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44F6" w:rsidRDefault="00D942A2">
      <w:pPr>
        <w:rPr>
          <w:b/>
        </w:rPr>
      </w:pPr>
      <w:bookmarkStart w:id="0" w:name="_GoBack"/>
      <w:bookmarkEnd w:id="0"/>
      <w:r w:rsidRPr="00180522">
        <w:rPr>
          <w:b/>
        </w:rPr>
        <w:t>Blockchain Technology</w:t>
      </w:r>
      <w:r w:rsidR="000B4F6F" w:rsidRPr="00180522">
        <w:rPr>
          <w:b/>
        </w:rPr>
        <w:t xml:space="preserve"> and the Circular Economy</w:t>
      </w:r>
      <w:r w:rsidRPr="00180522">
        <w:rPr>
          <w:b/>
        </w:rPr>
        <w:t>: Implications for Sustainability and Social Responsibility</w:t>
      </w:r>
    </w:p>
    <w:p w:rsidR="000F2630" w:rsidRDefault="000F2630">
      <w:pPr>
        <w:rPr>
          <w:b/>
        </w:rPr>
      </w:pPr>
    </w:p>
    <w:p w:rsidR="000F2630" w:rsidRDefault="000F2630">
      <w:pPr>
        <w:rPr>
          <w:b/>
        </w:rPr>
      </w:pPr>
      <w:r>
        <w:rPr>
          <w:b/>
        </w:rPr>
        <w:t>ABSTRACT</w:t>
      </w:r>
    </w:p>
    <w:p w:rsidR="00A11E61" w:rsidRDefault="00A11E61" w:rsidP="002144BB">
      <w:pPr>
        <w:ind w:left="720"/>
      </w:pPr>
      <w:r>
        <w:t>Blockchain technology is a revolutionary new protocol for sharing and updating information by linking ledgers or databases in a decentralised, peer-to-peer, open-access network. Blockchain is designed to ensure the data is stored and updated in a secure, tamper-proof and irreversible way. Despite being in its nascent stages, the blockchain research is developing rapidly in different fields, making it imperative to capture the ethical and sustainability implications of blockchain development and implementation. The circular economy also focuses on enhancing sustainability and social responsibility</w:t>
      </w:r>
      <w:r w:rsidR="00D36253" w:rsidRPr="00D36253">
        <w:rPr>
          <w:highlight w:val="yellow"/>
        </w:rPr>
        <w:t>,</w:t>
      </w:r>
      <w:r>
        <w:t xml:space="preserve"> alongside economic growth. In this article, we critically review blockchain technology’s current and potential contribution to the circular economy through the lens of sustainability and social responsibility. This paper contributes to the Industry 4.0 literature by identifying, collating and organising the disparate research on blockchain, with a critical focus on its positive impact and potential repercussions for the ethics agenda. Within this narrative review, we argue and highlight the extant and potential alignment of blockchain with circular economy. Our findings show that blockchain technology can contribute to the circular economy by helping to reduce transaction costs, enhance performance and communication along the supply chain, ensure human rights protection, enhance healthcare patient confidentiality and welfare, and reduce carbon footprint. We also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w:t>
      </w:r>
      <w:r w:rsidR="005C00D2" w:rsidRPr="005C00D2">
        <w:rPr>
          <w:highlight w:val="yellow"/>
        </w:rPr>
        <w:t>to</w:t>
      </w:r>
      <w:r w:rsidR="005C00D2">
        <w:t xml:space="preserve"> </w:t>
      </w:r>
      <w:r w:rsidR="001A6904">
        <w:t xml:space="preserve">exceed </w:t>
      </w:r>
      <w:r>
        <w:t>the challenges. We conclude this article with recommendations for future research in this field.</w:t>
      </w:r>
    </w:p>
    <w:p w:rsidR="002144BB" w:rsidRDefault="002144BB" w:rsidP="002144BB">
      <w:pPr>
        <w:ind w:left="720"/>
      </w:pPr>
    </w:p>
    <w:p w:rsidR="000F2630" w:rsidRPr="00180522" w:rsidRDefault="002144BB" w:rsidP="002144BB">
      <w:pPr>
        <w:ind w:left="360"/>
        <w:rPr>
          <w:b/>
        </w:rPr>
      </w:pPr>
      <w:r>
        <w:rPr>
          <w:b/>
        </w:rPr>
        <w:t>Keywords: Blockchain, Circular Economy, Sustainability, Social Responsibility</w:t>
      </w:r>
      <w:r w:rsidR="00F03B58">
        <w:rPr>
          <w:b/>
        </w:rPr>
        <w:t xml:space="preserve">, </w:t>
      </w:r>
      <w:r w:rsidR="00A24FD9">
        <w:rPr>
          <w:b/>
        </w:rPr>
        <w:t>Industry 4.0</w:t>
      </w:r>
    </w:p>
    <w:p w:rsidR="00D942A2" w:rsidRDefault="00D942A2"/>
    <w:p w:rsidR="00756B20" w:rsidRPr="00050246" w:rsidRDefault="00756B20" w:rsidP="00050246">
      <w:pPr>
        <w:pStyle w:val="ListParagraph"/>
        <w:numPr>
          <w:ilvl w:val="0"/>
          <w:numId w:val="1"/>
        </w:numPr>
        <w:spacing w:line="360" w:lineRule="auto"/>
        <w:rPr>
          <w:b/>
        </w:rPr>
      </w:pPr>
      <w:r w:rsidRPr="00050246">
        <w:rPr>
          <w:b/>
        </w:rPr>
        <w:t>Introduction</w:t>
      </w:r>
    </w:p>
    <w:p w:rsidR="00437843" w:rsidRDefault="0068687D" w:rsidP="00050246">
      <w:pPr>
        <w:spacing w:line="360" w:lineRule="auto"/>
      </w:pPr>
      <w:r>
        <w:t>Industry 4.0 or the ‘Fourth Industrial Revolution’ as introduced by the German federal government in 2011</w:t>
      </w:r>
      <w:r w:rsidR="00F62818">
        <w:t xml:space="preserve"> </w:t>
      </w:r>
      <w:r w:rsidR="00F62818">
        <w:fldChar w:fldCharType="begin"/>
      </w:r>
      <w:r w:rsidR="00F62818">
        <w:instrText xml:space="preserve"> ADDIN ZOTERO_ITEM CSL_CITATION {"citationID":"lmCFGQLD","properties":{"formattedCitation":"(Lasi et al., 2014)","plainCitation":"(Lasi et al., 2014)","noteIndex":0},"citationItems":[{"id":18,"uris":["http://zotero.org/users/6724863/items/VMCPXXWR"],"uri":["http://zotero.org/users/6724863/items/VMCPXXWR"],"itemData":{"id":18,"type":"article-journal","title":"Industry 4.0","container-title":"Business &amp; Information Systems Engineering","page":"239-242","volume":"6","issue":"4","source":"DOI.org (Crossref)","DOI":"10.1007/s12599-014-0334-4","ISSN":"1867-0202","journalAbbreviation":"Bus Inf Syst Eng","language":"en","author":[{"family":"Lasi","given":"Heiner"},{"family":"Fettke","given":"Peter"},{"family":"Kemper","given":"Hans-Georg"},{"family":"Feld","given":"Thomas"},{"family":"Hoffmann","given":"Michael"}],"issued":{"date-parts":[["2014",8]]}}}],"schema":"https://github.com/citation-style-language/schema/raw/master/csl-citation.json"} </w:instrText>
      </w:r>
      <w:r w:rsidR="00F62818">
        <w:fldChar w:fldCharType="separate"/>
      </w:r>
      <w:r w:rsidR="00F62818" w:rsidRPr="00F62818">
        <w:rPr>
          <w:rFonts w:ascii="Calibri" w:hAnsi="Calibri" w:cs="Calibri"/>
        </w:rPr>
        <w:t>(Lasi et al., 2014)</w:t>
      </w:r>
      <w:r w:rsidR="00F62818">
        <w:fldChar w:fldCharType="end"/>
      </w:r>
      <w:r>
        <w:t xml:space="preserve">, places </w:t>
      </w:r>
      <w:r w:rsidR="000401CB">
        <w:t xml:space="preserve">high </w:t>
      </w:r>
      <w:r>
        <w:t xml:space="preserve">emphasis </w:t>
      </w:r>
      <w:r w:rsidR="003D7EC8">
        <w:t xml:space="preserve">on </w:t>
      </w:r>
      <w:r w:rsidR="000401CB">
        <w:t>enhancing industrial capabilities through the intensification of technological applications and digitalisation</w:t>
      </w:r>
      <w:r w:rsidR="002C0E72">
        <w:t xml:space="preserve"> </w:t>
      </w:r>
      <w:r w:rsidR="002C0E72">
        <w:fldChar w:fldCharType="begin"/>
      </w:r>
      <w:r w:rsidR="002C0E72">
        <w:instrText xml:space="preserve"> ADDIN ZOTERO_ITEM CSL_CITATION {"citationID":"cpp7tUHr","properties":{"formattedCitation":"(Luthra et al., 2020)","plainCitation":"(Luthra et al., 2020)","noteIndex":0},"citationItems":[{"id":4,"uris":["http://zotero.org/users/6724863/items/WSVD7IXZ"],"uri":["http://zotero.org/users/6724863/items/WSVD7IXZ"],"itemData":{"id":4,"type":"article-journal","title":"Industry 4.0 as an enabler of sustainability diffusion in supply chain: an analysis of influential strength of drivers in an emerging economy","container-title":"International Journal of Production Research","page":"1505-1521","volume":"58","issue":"5","source":"DOI.org (Crossref)","DOI":"10.1080/00207543.2019.1660828","ISSN":"0020-7543, 1366-588X","title-short":"Industry 4.0 as an enabler of sustainability diffusion in supply chain","journalAbbreviation":"International Journal of Production Research","language":"en","author":[{"family":"Luthra","given":"Sunil"},{"family":"Kumar","given":"Anil"},{"family":"Zavadskas","given":"Edmundas Kazimieras"},{"family":"Mangla","given":"Sachin Kumar"},{"family":"Garza-Reyes","given":"Jose Arturo"}],"issued":{"date-parts":[["2020",3,3]]}}}],"schema":"https://github.com/citation-style-language/schema/raw/master/csl-citation.json"} </w:instrText>
      </w:r>
      <w:r w:rsidR="002C0E72">
        <w:fldChar w:fldCharType="separate"/>
      </w:r>
      <w:r w:rsidR="002C0E72" w:rsidRPr="002C0E72">
        <w:rPr>
          <w:rFonts w:ascii="Calibri" w:hAnsi="Calibri" w:cs="Calibri"/>
        </w:rPr>
        <w:t>(Luthra et al., 2020)</w:t>
      </w:r>
      <w:r w:rsidR="002C0E72">
        <w:fldChar w:fldCharType="end"/>
      </w:r>
      <w:r w:rsidR="000401CB">
        <w:t xml:space="preserve">. Industry 4.0 </w:t>
      </w:r>
      <w:r w:rsidR="00CA4925">
        <w:t>embraces smart systems harnessed through information technology (IT)</w:t>
      </w:r>
      <w:r w:rsidR="002C0E72">
        <w:t xml:space="preserve"> </w:t>
      </w:r>
      <w:r w:rsidR="002C0E72">
        <w:fldChar w:fldCharType="begin"/>
      </w:r>
      <w:r w:rsidR="00E675D0">
        <w:instrText xml:space="preserve"> ADDIN ZOTERO_ITEM CSL_CITATION {"citationID":"7XlyjYom","properties":{"formattedCitation":"(de\\uc0\\u160{}Sousa\\uc0\\u160{}Jabbour et al., 2018)","plainCitation":"(de Sousa Jabbour et al., 2018)","dontUpdate":true,"noteIndex":0},"citationItems":[{"id":3,"uris":["http://zotero.org/users/6724863/items/9I47HEVD"],"uri":["http://zotero.org/users/6724863/items/9I47HEVD"],"itemData":{"id":3,"type":"article-journal","title":"Industry 4.0 and the circular economy: a proposed research agenda and original roadmap for sustainable operations","container-title":"Annals of Operations Research","page":"273-286","volume":"270","issue":"1-2","source":"DOI.org (Crossref)","DOI":"10.1007/s10479-018-2772-8","ISSN":"0254-5330, 1572-9338","title-short":"Industry 4.0 and the circular economy","journalAbbreviation":"Ann Oper Res","language":"en","author":[{"family":"de Sousa Jabbour","given":"Ana Beatriz Lopes"},{"family":"Jabbour","given":"Charbel Jose Chiappetta"},{"family":"Godinho Filho","given":"Moacir"},{"family":"Roubaud","given":"David"}],"issued":{"date-parts":[["2018",11]]}}}],"schema":"https://github.com/citation-style-language/schema/raw/master/csl-citation.json"} </w:instrText>
      </w:r>
      <w:r w:rsidR="002C0E72">
        <w:fldChar w:fldCharType="separate"/>
      </w:r>
      <w:r w:rsidR="002C0E72" w:rsidRPr="002C0E72">
        <w:rPr>
          <w:rFonts w:ascii="Calibri" w:hAnsi="Calibri" w:cs="Calibri"/>
          <w:szCs w:val="24"/>
        </w:rPr>
        <w:t>(de Sousa Jabbour et al., 2018</w:t>
      </w:r>
      <w:r w:rsidR="009966E9">
        <w:rPr>
          <w:rFonts w:ascii="Calibri" w:hAnsi="Calibri" w:cs="Calibri"/>
          <w:szCs w:val="24"/>
        </w:rPr>
        <w:t>a</w:t>
      </w:r>
      <w:r w:rsidR="002C0E72" w:rsidRPr="002C0E72">
        <w:rPr>
          <w:rFonts w:ascii="Calibri" w:hAnsi="Calibri" w:cs="Calibri"/>
          <w:szCs w:val="24"/>
        </w:rPr>
        <w:t>)</w:t>
      </w:r>
      <w:r w:rsidR="002C0E72">
        <w:fldChar w:fldCharType="end"/>
      </w:r>
      <w:r w:rsidR="009966E9">
        <w:t xml:space="preserve"> and encompasses digital and virtual technologies which are </w:t>
      </w:r>
      <w:r w:rsidR="00205CCE">
        <w:t xml:space="preserve">product and </w:t>
      </w:r>
      <w:r w:rsidR="009966E9">
        <w:t xml:space="preserve">service focused </w:t>
      </w:r>
      <w:r w:rsidR="009966E9">
        <w:fldChar w:fldCharType="begin"/>
      </w:r>
      <w:r w:rsidR="00E675D0">
        <w:instrText xml:space="preserve"> ADDIN ZOTERO_ITEM CSL_CITATION {"citationID":"2jUzzEw8","properties":{"formattedCitation":"(de Sousa Jabbour et al., 2018)","plainCitation":"(de Sousa Jabbour et al., 2018)","dontUpdate":true,"noteIndex":0},"citationItems":[{"id":11,"uris":["http://zotero.org/users/6724863/items/ZMG8VIWW"],"uri":["http://zotero.org/users/6724863/items/ZMG8VIWW"],"itemData":{"id":11,"type":"article-journal","title":"When titans meet – Can industry 4.0 revolutionise the environmentally-sustainable manufacturing wave? The role of critical success factors","container-title":"Technological Forecasting and Social Change","page":"18-25","volume":"132","source":"DOI.org (Crossref)","DOI":"10.1016/j.techfore.2018.01.017","ISSN":"00401625","title-short":"When titans meet – Can industry 4.0 revolutionise the environmentally-sustainable manufacturing wave?","journalAbbreviation":"Technological Forecasting and Social Change","language":"en","author":[{"family":"Sousa Jabbour","given":"Ana Beatriz Lopes","non-dropping-particle":"de"},{"family":"Jabbour","given":"Charbel Jose Chiappetta"},{"family":"Foropon","given":"Cyril"},{"family":"Godinho Filho","given":"Moacir"}],"issued":{"date-parts":[["2018",7]]}}}],"schema":"https://github.com/citation-style-language/schema/raw/master/csl-citation.json"} </w:instrText>
      </w:r>
      <w:r w:rsidR="009966E9">
        <w:fldChar w:fldCharType="separate"/>
      </w:r>
      <w:r w:rsidR="009966E9" w:rsidRPr="009966E9">
        <w:rPr>
          <w:rFonts w:ascii="Calibri" w:hAnsi="Calibri" w:cs="Calibri"/>
        </w:rPr>
        <w:t>(de Sousa Jabbour et al., 2018</w:t>
      </w:r>
      <w:r w:rsidR="009966E9">
        <w:rPr>
          <w:rFonts w:ascii="Calibri" w:hAnsi="Calibri" w:cs="Calibri"/>
        </w:rPr>
        <w:t>b</w:t>
      </w:r>
      <w:r w:rsidR="009966E9" w:rsidRPr="009966E9">
        <w:rPr>
          <w:rFonts w:ascii="Calibri" w:hAnsi="Calibri" w:cs="Calibri"/>
        </w:rPr>
        <w:t>)</w:t>
      </w:r>
      <w:r w:rsidR="009966E9">
        <w:fldChar w:fldCharType="end"/>
      </w:r>
      <w:r w:rsidR="009966E9">
        <w:t xml:space="preserve">, facilitate real-time data exchange and updates, </w:t>
      </w:r>
      <w:r w:rsidR="000A01CD">
        <w:t xml:space="preserve">and are inter-connected. </w:t>
      </w:r>
      <w:r w:rsidR="00EE0364">
        <w:t>Lu (2017) captures this concisely, stating that Industry 4.0 features “</w:t>
      </w:r>
      <w:r w:rsidR="00B26786">
        <w:t>digitization, opti</w:t>
      </w:r>
      <w:r w:rsidR="00EE0364" w:rsidRPr="00EE0364">
        <w:t>mization, and customization of p</w:t>
      </w:r>
      <w:r w:rsidR="00EE0364">
        <w:t>roduction; automation and adap</w:t>
      </w:r>
      <w:r w:rsidR="00EE0364" w:rsidRPr="00EE0364">
        <w:t xml:space="preserve">tation; </w:t>
      </w:r>
      <w:r w:rsidR="00E257A6" w:rsidRPr="00EE0364">
        <w:t>human</w:t>
      </w:r>
      <w:r w:rsidR="00E257A6">
        <w:t>-</w:t>
      </w:r>
      <w:r w:rsidR="00EE0364" w:rsidRPr="00EE0364">
        <w:t xml:space="preserve">machine interaction (HMI); value-added services and businesses, and automatic </w:t>
      </w:r>
      <w:r w:rsidR="00EE0364">
        <w:t xml:space="preserve">data exchange and </w:t>
      </w:r>
      <w:r w:rsidR="00EE0364">
        <w:lastRenderedPageBreak/>
        <w:t xml:space="preserve">communication” </w:t>
      </w:r>
      <w:r w:rsidR="00EE0364">
        <w:fldChar w:fldCharType="begin"/>
      </w:r>
      <w:r w:rsidR="00EE0364">
        <w:instrText xml:space="preserve"> ADDIN ZOTERO_ITEM CSL_CITATION {"citationID":"ESwKQCm5","properties":{"formattedCitation":"(Lu, 2017)","plainCitation":"(Lu, 2017)","noteIndex":0},"citationItems":[{"id":20,"uris":["http://zotero.org/users/6724863/items/3RXESZQD"],"uri":["http://zotero.org/users/6724863/items/3RXESZQD"],"itemData":{"id":20,"type":"article-journal","title":"Industry 4.0: A survey on technologies, applications and open research issues","container-title":"Journal of Industrial Information Integration","page":"1-10","volume":"6","source":"DOI.org (Crossref)","DOI":"10.1016/j.jii.2017.04.005","ISSN":"2452414X","title-short":"Industry 4.0","journalAbbreviation":"Journal of Industrial Information Integration","language":"en","author":[{"family":"Lu","given":"Yang"}],"issued":{"date-parts":[["2017",6]]}}}],"schema":"https://github.com/citation-style-language/schema/raw/master/csl-citation.json"} </w:instrText>
      </w:r>
      <w:r w:rsidR="00EE0364">
        <w:fldChar w:fldCharType="separate"/>
      </w:r>
      <w:r w:rsidR="00EE0364" w:rsidRPr="00EE0364">
        <w:rPr>
          <w:rFonts w:ascii="Calibri" w:hAnsi="Calibri" w:cs="Calibri"/>
        </w:rPr>
        <w:t>(Lu, 2017)</w:t>
      </w:r>
      <w:r w:rsidR="00EE0364">
        <w:fldChar w:fldCharType="end"/>
      </w:r>
      <w:r w:rsidR="00EE0364">
        <w:t xml:space="preserve">. In other words, </w:t>
      </w:r>
      <w:r w:rsidR="000A01CD">
        <w:t xml:space="preserve">Industry 4.0 aims to bring about the development and synthesis of digital, physical and biological technologies </w:t>
      </w:r>
      <w:r w:rsidR="000A01CD">
        <w:fldChar w:fldCharType="begin"/>
      </w:r>
      <w:r w:rsidR="000A01CD">
        <w:instrText xml:space="preserve"> ADDIN ZOTERO_ITEM CSL_CITATION {"citationID":"tpv8yrDz","properties":{"formattedCitation":"(Li et al., 2017)","plainCitation":"(Li et al., 2017)","noteIndex":0},"citationItems":[{"id":12,"uris":["http://zotero.org/users/6724863/items/J3CSWEB3"],"uri":["http://zotero.org/users/6724863/items/J3CSWEB3"],"itemData":{"id":12,"type":"article-journal","title":"Fourth Industrial Revolution: technological drivers, impacts and coping methods","container-title":"Chinese Geographical Science","page":"626-637","volume":"27","issue":"4","source":"DOI.org (Crossref)","DOI":"10.1007/s11769-017-0890-x","ISSN":"1002-0063, 1993-064X","title-short":"Fourth Industrial Revolution","journalAbbreviation":"Chin. Geogr. Sci.","language":"en","author":[{"family":"Li","given":"Guoping"},{"family":"Hou","given":"Yun"},{"family":"Wu","given":"Aizhi"}],"issued":{"date-parts":[["2017",8]]}}}],"schema":"https://github.com/citation-style-language/schema/raw/master/csl-citation.json"} </w:instrText>
      </w:r>
      <w:r w:rsidR="000A01CD">
        <w:fldChar w:fldCharType="separate"/>
      </w:r>
      <w:r w:rsidR="000A01CD" w:rsidRPr="000A01CD">
        <w:rPr>
          <w:rFonts w:ascii="Calibri" w:hAnsi="Calibri" w:cs="Calibri"/>
        </w:rPr>
        <w:t>(Li et al., 2017)</w:t>
      </w:r>
      <w:r w:rsidR="000A01CD">
        <w:fldChar w:fldCharType="end"/>
      </w:r>
      <w:r w:rsidR="000A01CD">
        <w:t xml:space="preserve"> through software and programming expertise. </w:t>
      </w:r>
    </w:p>
    <w:p w:rsidR="008B2704" w:rsidRDefault="00E257A6" w:rsidP="00050246">
      <w:pPr>
        <w:spacing w:line="360" w:lineRule="auto"/>
      </w:pPr>
      <w:r>
        <w:t>T</w:t>
      </w:r>
      <w:r w:rsidR="00F62818">
        <w:t>o achieve this</w:t>
      </w:r>
      <w:r w:rsidR="00EE0364">
        <w:t xml:space="preserve"> fusion</w:t>
      </w:r>
      <w:r w:rsidR="00F62818">
        <w:t>, d</w:t>
      </w:r>
      <w:r w:rsidR="000A01CD">
        <w:t xml:space="preserve">igital technology currently remains the </w:t>
      </w:r>
      <w:r w:rsidR="00437843">
        <w:t xml:space="preserve">core driving force of Industry 4.0 </w:t>
      </w:r>
      <w:r w:rsidR="00437843">
        <w:fldChar w:fldCharType="begin"/>
      </w:r>
      <w:r w:rsidR="00437843">
        <w:instrText xml:space="preserve"> ADDIN ZOTERO_ITEM CSL_CITATION {"citationID":"dw4LFc5h","properties":{"formattedCitation":"(Li et al., 2017)","plainCitation":"(Li et al., 2017)","noteIndex":0},"citationItems":[{"id":12,"uris":["http://zotero.org/users/6724863/items/J3CSWEB3"],"uri":["http://zotero.org/users/6724863/items/J3CSWEB3"],"itemData":{"id":12,"type":"article-journal","title":"Fourth Industrial Revolution: technological drivers, impacts and coping methods","container-title":"Chinese Geographical Science","page":"626-637","volume":"27","issue":"4","source":"DOI.org (Crossref)","DOI":"10.1007/s11769-017-0890-x","ISSN":"1002-0063, 1993-064X","title-short":"Fourth Industrial Revolution","journalAbbreviation":"Chin. Geogr. Sci.","language":"en","author":[{"family":"Li","given":"Guoping"},{"family":"Hou","given":"Yun"},{"family":"Wu","given":"Aizhi"}],"issued":{"date-parts":[["2017",8]]}}}],"schema":"https://github.com/citation-style-language/schema/raw/master/csl-citation.json"} </w:instrText>
      </w:r>
      <w:r w:rsidR="00437843">
        <w:fldChar w:fldCharType="separate"/>
      </w:r>
      <w:r w:rsidR="00437843" w:rsidRPr="00437843">
        <w:rPr>
          <w:rFonts w:ascii="Calibri" w:hAnsi="Calibri" w:cs="Calibri"/>
        </w:rPr>
        <w:t>(Li et al., 2017)</w:t>
      </w:r>
      <w:r w:rsidR="00437843">
        <w:fldChar w:fldCharType="end"/>
      </w:r>
      <w:r w:rsidR="00437843">
        <w:t xml:space="preserve">. </w:t>
      </w:r>
      <w:r w:rsidR="00F62818">
        <w:t>A key aim and feature of Industry 4.0 is the facilitation of inter-connection between</w:t>
      </w:r>
      <w:r w:rsidR="008B2704">
        <w:t xml:space="preserve"> machines, </w:t>
      </w:r>
      <w:r w:rsidR="00B04FD3">
        <w:t xml:space="preserve">digital devices, </w:t>
      </w:r>
      <w:r w:rsidR="008B2704">
        <w:t xml:space="preserve">transactions, and various stakeholders including suppliers, buyers, </w:t>
      </w:r>
      <w:r w:rsidR="0065656D">
        <w:t xml:space="preserve">and </w:t>
      </w:r>
      <w:r w:rsidR="008B2704">
        <w:t xml:space="preserve">customers </w:t>
      </w:r>
      <w:r w:rsidR="008B2704">
        <w:fldChar w:fldCharType="begin"/>
      </w:r>
      <w:r w:rsidR="00E675D0">
        <w:instrText xml:space="preserve"> ADDIN ZOTERO_ITEM CSL_CITATION {"citationID":"OIdZU45b","properties":{"formattedCitation":"(de\\uc0\\u160{}Sousa\\uc0\\u160{}Jabbour et al., 2018)","plainCitation":"(de Sousa Jabbour et al., 2018)","dontUpdate":true,"noteIndex":0},"citationItems":[{"id":3,"uris":["http://zotero.org/users/6724863/items/9I47HEVD"],"uri":["http://zotero.org/users/6724863/items/9I47HEVD"],"itemData":{"id":3,"type":"article-journal","title":"Industry 4.0 and the circular economy: a proposed research agenda and original roadmap for sustainable operations","container-title":"Annals of Operations Research","page":"273-286","volume":"270","issue":"1-2","source":"DOI.org (Crossref)","DOI":"10.1007/s10479-018-2772-8","ISSN":"0254-5330, 1572-9338","title-short":"Industry 4.0 and the circular economy","journalAbbreviation":"Ann Oper Res","language":"en","author":[{"family":"de Sousa Jabbour","given":"Ana Beatriz Lopes"},{"family":"Jabbour","given":"Charbel Jose Chiappetta"},{"family":"Godinho Filho","given":"Moacir"},{"family":"Roubaud","given":"David"}],"issued":{"date-parts":[["2018",11]]}}}],"schema":"https://github.com/citation-style-language/schema/raw/master/csl-citation.json"} </w:instrText>
      </w:r>
      <w:r w:rsidR="008B2704">
        <w:fldChar w:fldCharType="separate"/>
      </w:r>
      <w:r w:rsidR="008B2704" w:rsidRPr="008B2704">
        <w:rPr>
          <w:rFonts w:ascii="Calibri" w:hAnsi="Calibri" w:cs="Calibri"/>
          <w:szCs w:val="24"/>
        </w:rPr>
        <w:t>(de Sousa Jabbour et al., 2018</w:t>
      </w:r>
      <w:r w:rsidR="008B2704">
        <w:rPr>
          <w:rFonts w:ascii="Calibri" w:hAnsi="Calibri" w:cs="Calibri"/>
          <w:szCs w:val="24"/>
        </w:rPr>
        <w:t>b</w:t>
      </w:r>
      <w:r w:rsidR="008B2704" w:rsidRPr="008B2704">
        <w:rPr>
          <w:rFonts w:ascii="Calibri" w:hAnsi="Calibri" w:cs="Calibri"/>
          <w:szCs w:val="24"/>
        </w:rPr>
        <w:t>)</w:t>
      </w:r>
      <w:r w:rsidR="008B2704">
        <w:fldChar w:fldCharType="end"/>
      </w:r>
      <w:r w:rsidR="008B2704">
        <w:t xml:space="preserve">, in </w:t>
      </w:r>
      <w:r>
        <w:t>real-</w:t>
      </w:r>
      <w:r w:rsidR="008B2704">
        <w:t xml:space="preserve">time. </w:t>
      </w:r>
      <w:r w:rsidR="00F62818">
        <w:t xml:space="preserve"> </w:t>
      </w:r>
      <w:r w:rsidR="008B2704">
        <w:t>The ‘</w:t>
      </w:r>
      <w:r w:rsidR="00B04FD3">
        <w:t>I</w:t>
      </w:r>
      <w:r w:rsidR="008B2704">
        <w:t xml:space="preserve">nternet of </w:t>
      </w:r>
      <w:r w:rsidR="00B04FD3">
        <w:t>T</w:t>
      </w:r>
      <w:r w:rsidR="008B2704">
        <w:t>hings</w:t>
      </w:r>
      <w:r w:rsidR="00B04FD3">
        <w:t xml:space="preserve"> (IoT)</w:t>
      </w:r>
      <w:r w:rsidR="008B2704">
        <w:t>’ has ma</w:t>
      </w:r>
      <w:r w:rsidR="00DD4154">
        <w:t>d</w:t>
      </w:r>
      <w:r w:rsidR="008B2704">
        <w:t>e this</w:t>
      </w:r>
      <w:r w:rsidR="00EE0364">
        <w:t xml:space="preserve"> interconnected communication</w:t>
      </w:r>
      <w:r w:rsidR="00B04FD3">
        <w:t xml:space="preserve"> </w:t>
      </w:r>
      <w:r w:rsidR="008B2704">
        <w:t>possible</w:t>
      </w:r>
      <w:r w:rsidR="00EE0364">
        <w:t xml:space="preserve"> to an extent</w:t>
      </w:r>
      <w:r w:rsidR="008B2704">
        <w:t>. Furthermore, a</w:t>
      </w:r>
      <w:r w:rsidR="0058193C">
        <w:t xml:space="preserve"> revolutionary </w:t>
      </w:r>
      <w:r w:rsidR="008B2704">
        <w:t xml:space="preserve">new </w:t>
      </w:r>
      <w:r w:rsidR="00F47CE4">
        <w:t>technology, which promises to make this possible in a more secure fashion,</w:t>
      </w:r>
      <w:r w:rsidR="008B2704">
        <w:t xml:space="preserve"> is </w:t>
      </w:r>
      <w:r w:rsidR="0058193C">
        <w:t xml:space="preserve">Blockchain technology. </w:t>
      </w:r>
    </w:p>
    <w:p w:rsidR="0058193C" w:rsidRDefault="0058193C" w:rsidP="00050246">
      <w:pPr>
        <w:spacing w:line="360" w:lineRule="auto"/>
      </w:pPr>
      <w:r>
        <w:t>Blockchain technology may be defined as</w:t>
      </w:r>
      <w:r w:rsidR="002779F3">
        <w:t xml:space="preserve"> an online</w:t>
      </w:r>
      <w:r w:rsidR="00296E2E">
        <w:t>,</w:t>
      </w:r>
      <w:r w:rsidR="002779F3">
        <w:t xml:space="preserve"> </w:t>
      </w:r>
      <w:r w:rsidR="00296E2E">
        <w:t xml:space="preserve">open-source </w:t>
      </w:r>
      <w:r w:rsidR="002779F3">
        <w:t>distributed ledge</w:t>
      </w:r>
      <w:r w:rsidR="00F62818">
        <w:t>r</w:t>
      </w:r>
      <w:r w:rsidR="00296E2E">
        <w:t xml:space="preserve"> where transactions between different stakeholders can be recorded and updated simultaneously and in </w:t>
      </w:r>
      <w:r w:rsidR="00E257A6">
        <w:t>real-</w:t>
      </w:r>
      <w:r w:rsidR="00296E2E">
        <w:t>time</w:t>
      </w:r>
      <w:r w:rsidR="00BE25A1">
        <w:t xml:space="preserve"> </w:t>
      </w:r>
      <w:r w:rsidR="001225A1">
        <w:fldChar w:fldCharType="begin"/>
      </w:r>
      <w:r w:rsidR="001225A1">
        <w:instrText xml:space="preserve"> ADDIN ZOTERO_ITEM CSL_CITATION {"citationID":"2Gq9Q0e0","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1225A1">
        <w:fldChar w:fldCharType="separate"/>
      </w:r>
      <w:r w:rsidR="001225A1" w:rsidRPr="001225A1">
        <w:rPr>
          <w:rFonts w:ascii="Calibri" w:hAnsi="Calibri" w:cs="Calibri"/>
        </w:rPr>
        <w:t>(Iansiti &amp; Lakhani, 2017)</w:t>
      </w:r>
      <w:r w:rsidR="001225A1">
        <w:fldChar w:fldCharType="end"/>
      </w:r>
      <w:r w:rsidR="00296E2E">
        <w:t xml:space="preserve">. Blockchain is designed so that these transaction records can be authenticated </w:t>
      </w:r>
      <w:r w:rsidR="00137522">
        <w:t>in a reliabl</w:t>
      </w:r>
      <w:r w:rsidR="0065656D">
        <w:t>e</w:t>
      </w:r>
      <w:r w:rsidR="00296E2E">
        <w:t xml:space="preserve"> </w:t>
      </w:r>
      <w:r w:rsidR="00B936D1">
        <w:t xml:space="preserve">way </w:t>
      </w:r>
      <w:r w:rsidR="00296E2E">
        <w:t xml:space="preserve">and </w:t>
      </w:r>
      <w:r w:rsidR="00B936D1">
        <w:t>the records are</w:t>
      </w:r>
      <w:r w:rsidR="00296E2E">
        <w:t xml:space="preserve"> </w:t>
      </w:r>
      <w:r w:rsidR="00B936D1">
        <w:t>irreversible</w:t>
      </w:r>
      <w:r w:rsidR="001225A1">
        <w:t xml:space="preserve"> </w:t>
      </w:r>
      <w:r w:rsidR="001225A1">
        <w:fldChar w:fldCharType="begin"/>
      </w:r>
      <w:r w:rsidR="001225A1">
        <w:instrText xml:space="preserve"> ADDIN ZOTERO_ITEM CSL_CITATION {"citationID":"mDQsCmSP","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1225A1">
        <w:fldChar w:fldCharType="separate"/>
      </w:r>
      <w:r w:rsidR="001225A1" w:rsidRPr="001225A1">
        <w:rPr>
          <w:rFonts w:ascii="Calibri" w:hAnsi="Calibri" w:cs="Calibri"/>
        </w:rPr>
        <w:t>(Iansiti &amp; Lakhani, 2017)</w:t>
      </w:r>
      <w:r w:rsidR="001225A1">
        <w:fldChar w:fldCharType="end"/>
      </w:r>
      <w:r w:rsidR="00137522">
        <w:t xml:space="preserve">. </w:t>
      </w:r>
      <w:r w:rsidR="00020F19">
        <w:t xml:space="preserve">Blockchain is a peer-to-peer system </w:t>
      </w:r>
      <w:r w:rsidR="00F75B4A">
        <w:t>that</w:t>
      </w:r>
      <w:r w:rsidR="00020F19">
        <w:t xml:space="preserve"> eschews the role and power of centralised control over transactions, their </w:t>
      </w:r>
      <w:r w:rsidR="00E257A6">
        <w:t>record-</w:t>
      </w:r>
      <w:r w:rsidR="00B936D1">
        <w:t>keeping</w:t>
      </w:r>
      <w:r w:rsidR="00020F19">
        <w:t xml:space="preserve"> and access to these records. Thereby it can facilitate</w:t>
      </w:r>
      <w:r w:rsidR="00B936D1">
        <w:t xml:space="preserve"> </w:t>
      </w:r>
      <w:r w:rsidR="00020F19">
        <w:t>the fusion of transactions, stakeholders as well as machines</w:t>
      </w:r>
      <w:r w:rsidR="00B936D1">
        <w:t>,</w:t>
      </w:r>
      <w:r w:rsidR="00020F19">
        <w:t xml:space="preserve"> a key feature and aspiration of Industry 4.0.</w:t>
      </w:r>
      <w:r w:rsidR="00B04FD3">
        <w:t xml:space="preserve"> </w:t>
      </w:r>
      <w:r w:rsidR="00B26786">
        <w:t>Indust</w:t>
      </w:r>
      <w:r w:rsidR="0065656D">
        <w:t>r</w:t>
      </w:r>
      <w:r w:rsidR="00B26786">
        <w:t>y 4.0’s</w:t>
      </w:r>
      <w:r w:rsidR="007616B6">
        <w:t xml:space="preserve"> IoT entails communication and interconnectivity between things like electronic devices, smart devices including smartphones, </w:t>
      </w:r>
      <w:r w:rsidR="0065656D">
        <w:t xml:space="preserve">and </w:t>
      </w:r>
      <w:r w:rsidR="007616B6">
        <w:t xml:space="preserve">transportation systems using unique codes </w:t>
      </w:r>
      <w:r w:rsidR="007616B6">
        <w:fldChar w:fldCharType="begin"/>
      </w:r>
      <w:r w:rsidR="00E675D0">
        <w:instrText xml:space="preserve"> ADDIN ZOTERO_ITEM CSL_CITATION {"citationID":"NkeayJpp","properties":{"formattedCitation":"(de\\uc0\\u160{}Sousa\\uc0\\u160{}Jabbour et al., 2018)","plainCitation":"(de Sousa Jabbour et al., 2018)","dontUpdate":true,"noteIndex":0},"citationItems":[{"id":3,"uris":["http://zotero.org/users/6724863/items/9I47HEVD"],"uri":["http://zotero.org/users/6724863/items/9I47HEVD"],"itemData":{"id":3,"type":"article-journal","title":"Industry 4.0 and the circular economy: a proposed research agenda and original roadmap for sustainable operations","container-title":"Annals of Operations Research","page":"273-286","volume":"270","issue":"1-2","source":"DOI.org (Crossref)","DOI":"10.1007/s10479-018-2772-8","ISSN":"0254-5330, 1572-9338","title-short":"Industry 4.0 and the circular economy","journalAbbreviation":"Ann Oper Res","language":"en","author":[{"family":"de Sousa Jabbour","given":"Ana Beatriz Lopes"},{"family":"Jabbour","given":"Charbel Jose Chiappetta"},{"family":"Godinho Filho","given":"Moacir"},{"family":"Roubaud","given":"David"}],"issued":{"date-parts":[["2018",11]]}}}],"schema":"https://github.com/citation-style-language/schema/raw/master/csl-citation.json"} </w:instrText>
      </w:r>
      <w:r w:rsidR="007616B6">
        <w:fldChar w:fldCharType="separate"/>
      </w:r>
      <w:r w:rsidR="007616B6" w:rsidRPr="007616B6">
        <w:rPr>
          <w:rFonts w:ascii="Calibri" w:hAnsi="Calibri" w:cs="Calibri"/>
          <w:szCs w:val="24"/>
        </w:rPr>
        <w:t>(de Sousa Jabbour et al., 2018</w:t>
      </w:r>
      <w:r w:rsidR="005D651A">
        <w:rPr>
          <w:rFonts w:ascii="Calibri" w:hAnsi="Calibri" w:cs="Calibri"/>
          <w:szCs w:val="24"/>
        </w:rPr>
        <w:t>b</w:t>
      </w:r>
      <w:r w:rsidR="007616B6" w:rsidRPr="007616B6">
        <w:rPr>
          <w:rFonts w:ascii="Calibri" w:hAnsi="Calibri" w:cs="Calibri"/>
          <w:szCs w:val="24"/>
        </w:rPr>
        <w:t>)</w:t>
      </w:r>
      <w:r w:rsidR="007616B6">
        <w:fldChar w:fldCharType="end"/>
      </w:r>
      <w:r w:rsidR="00B26786">
        <w:t>.</w:t>
      </w:r>
      <w:r w:rsidR="007616B6">
        <w:t xml:space="preserve"> </w:t>
      </w:r>
      <w:r w:rsidR="00B26786">
        <w:t>Blockchain has the potential to underpin and bring security to this key</w:t>
      </w:r>
      <w:r w:rsidR="0031120D">
        <w:t xml:space="preserve"> Industry 4.0 aspiration of</w:t>
      </w:r>
      <w:r w:rsidR="00B26786">
        <w:t xml:space="preserve"> IoT. </w:t>
      </w:r>
      <w:r w:rsidR="007616B6">
        <w:t xml:space="preserve"> </w:t>
      </w:r>
      <w:r w:rsidR="00B26786">
        <w:t xml:space="preserve">Blockchain can also facilitate automation of transactions in a permanent and verifiable </w:t>
      </w:r>
      <w:r w:rsidR="00B26786" w:rsidRPr="00506121">
        <w:t>manner</w:t>
      </w:r>
      <w:r w:rsidR="0031120D" w:rsidRPr="00506121">
        <w:t xml:space="preserve"> </w:t>
      </w:r>
      <w:r w:rsidR="00506121" w:rsidRPr="00506121">
        <w:fldChar w:fldCharType="begin"/>
      </w:r>
      <w:r w:rsidR="00506121" w:rsidRPr="00506121">
        <w:instrText xml:space="preserve"> ADDIN ZOTERO_ITEM CSL_CITATION {"citationID":"AgXsBEca","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506121" w:rsidRPr="00506121">
        <w:fldChar w:fldCharType="separate"/>
      </w:r>
      <w:r w:rsidR="00506121" w:rsidRPr="00506121">
        <w:rPr>
          <w:rFonts w:ascii="Calibri" w:hAnsi="Calibri" w:cs="Calibri"/>
        </w:rPr>
        <w:t>(Iansiti &amp; Lakhani, 2017)</w:t>
      </w:r>
      <w:r w:rsidR="00506121" w:rsidRPr="00506121">
        <w:fldChar w:fldCharType="end"/>
      </w:r>
      <w:r w:rsidR="00506121" w:rsidRPr="00506121">
        <w:t xml:space="preserve">, helping to save time and resources and thereby eliminating </w:t>
      </w:r>
      <w:r w:rsidR="00506121">
        <w:t xml:space="preserve">inefficiencies or </w:t>
      </w:r>
      <w:r w:rsidR="00506121" w:rsidRPr="00506121">
        <w:t>waste</w:t>
      </w:r>
      <w:r w:rsidR="00B26786" w:rsidRPr="00506121">
        <w:t>.</w:t>
      </w:r>
    </w:p>
    <w:p w:rsidR="00CB0340" w:rsidRDefault="0058193C" w:rsidP="00050246">
      <w:pPr>
        <w:spacing w:line="360" w:lineRule="auto"/>
      </w:pPr>
      <w:r>
        <w:t xml:space="preserve">Industry 4.0 </w:t>
      </w:r>
      <w:r w:rsidR="004F4C88">
        <w:t>can</w:t>
      </w:r>
      <w:r>
        <w:t xml:space="preserve"> also be linked to the aims of </w:t>
      </w:r>
      <w:r w:rsidR="00CB0340">
        <w:t>the</w:t>
      </w:r>
      <w:r>
        <w:t xml:space="preserve"> </w:t>
      </w:r>
      <w:r w:rsidR="00CB0340">
        <w:t>C</w:t>
      </w:r>
      <w:r>
        <w:t xml:space="preserve">ircular </w:t>
      </w:r>
      <w:r w:rsidR="00CB0340">
        <w:t>E</w:t>
      </w:r>
      <w:r>
        <w:t>conomy</w:t>
      </w:r>
      <w:r w:rsidR="004F4C88">
        <w:t xml:space="preserve"> </w:t>
      </w:r>
      <w:r w:rsidR="004F4C88">
        <w:fldChar w:fldCharType="begin"/>
      </w:r>
      <w:r w:rsidR="00E675D0">
        <w:instrText xml:space="preserve"> ADDIN ZOTERO_ITEM CSL_CITATION {"citationID":"s6topY1f","properties":{"formattedCitation":"(de\\uc0\\u160{}Sousa\\uc0\\u160{}Jabbour et al., 2018)","plainCitation":"(de Sousa Jabbour et al., 2018)","dontUpdate":true,"noteIndex":0},"citationItems":[{"id":3,"uris":["http://zotero.org/users/6724863/items/9I47HEVD"],"uri":["http://zotero.org/users/6724863/items/9I47HEVD"],"itemData":{"id":3,"type":"article-journal","title":"Industry 4.0 and the circular economy: a proposed research agenda and original roadmap for sustainable operations","container-title":"Annals of Operations Research","page":"273-286","volume":"270","issue":"1-2","source":"DOI.org (Crossref)","DOI":"10.1007/s10479-018-2772-8","ISSN":"0254-5330, 1572-9338","title-short":"Industry 4.0 and the circular economy","journalAbbreviation":"Ann Oper Res","language":"en","author":[{"family":"de Sousa Jabbour","given":"Ana Beatriz Lopes"},{"family":"Jabbour","given":"Charbel Jose Chiappetta"},{"family":"Godinho Filho","given":"Moacir"},{"family":"Roubaud","given":"David"}],"issued":{"date-parts":[["2018",11]]}}}],"schema":"https://github.com/citation-style-language/schema/raw/master/csl-citation.json"} </w:instrText>
      </w:r>
      <w:r w:rsidR="004F4C88">
        <w:fldChar w:fldCharType="separate"/>
      </w:r>
      <w:r w:rsidR="004F4C88" w:rsidRPr="004F4C88">
        <w:rPr>
          <w:rFonts w:ascii="Calibri" w:hAnsi="Calibri" w:cs="Calibri"/>
          <w:szCs w:val="24"/>
        </w:rPr>
        <w:t>(de Sousa Jabbour et al., 2018</w:t>
      </w:r>
      <w:r w:rsidR="004F4C88">
        <w:rPr>
          <w:rFonts w:ascii="Calibri" w:hAnsi="Calibri" w:cs="Calibri"/>
          <w:szCs w:val="24"/>
        </w:rPr>
        <w:t>b</w:t>
      </w:r>
      <w:r w:rsidR="004F4C88" w:rsidRPr="004F4C88">
        <w:rPr>
          <w:rFonts w:ascii="Calibri" w:hAnsi="Calibri" w:cs="Calibri"/>
          <w:szCs w:val="24"/>
        </w:rPr>
        <w:t>)</w:t>
      </w:r>
      <w:r w:rsidR="004F4C88">
        <w:fldChar w:fldCharType="end"/>
      </w:r>
      <w:r>
        <w:t xml:space="preserve">, which </w:t>
      </w:r>
      <w:r w:rsidR="004F4C88">
        <w:t>is to achieve a regenerative</w:t>
      </w:r>
      <w:r w:rsidR="00C92F44">
        <w:t>, closing the loop</w:t>
      </w:r>
      <w:r w:rsidR="004F4C88">
        <w:t xml:space="preserve"> economy with minimal waste</w:t>
      </w:r>
      <w:r>
        <w:t xml:space="preserve"> </w:t>
      </w:r>
      <w:r w:rsidR="004F4C88">
        <w:fldChar w:fldCharType="begin"/>
      </w:r>
      <w:r w:rsidR="004F4C88">
        <w:instrText xml:space="preserve"> ADDIN ZOTERO_ITEM CSL_CITATION {"citationID":"907xVI6J","properties":{"formattedCitation":"(Geissdoerfer et al., 2017)","plainCitation":"(Geissdoerfer et al., 2017)","noteIndex":0},"citationItems":[{"id":22,"uris":["http://zotero.org/users/6724863/items/Z5HPNDKA"],"uri":["http://zotero.org/users/6724863/items/Z5HPNDKA"],"itemData":{"id":22,"type":"article-journal","title":"The Circular Economy – A new sustainability paradigm?","container-title":"Journal of Cleaner Production","page":"757-768","volume":"143","source":"DOI.org (Crossref)","DOI":"10.1016/j.jclepro.2016.12.048","ISSN":"09596526","journalAbbreviation":"Journal of Cleaner Production","language":"en","author":[{"family":"Geissdoerfer","given":"Martin"},{"family":"Savaget","given":"Paulo"},{"family":"Bocken","given":"Nancy M.P."},{"family":"Hultink","given":"Erik Jan"}],"issued":{"date-parts":[["2017",2]]}}}],"schema":"https://github.com/citation-style-language/schema/raw/master/csl-citation.json"} </w:instrText>
      </w:r>
      <w:r w:rsidR="004F4C88">
        <w:fldChar w:fldCharType="separate"/>
      </w:r>
      <w:r w:rsidR="004F4C88" w:rsidRPr="004F4C88">
        <w:rPr>
          <w:rFonts w:ascii="Calibri" w:hAnsi="Calibri" w:cs="Calibri"/>
        </w:rPr>
        <w:t>(Geissdoerfer et al., 2017)</w:t>
      </w:r>
      <w:r w:rsidR="004F4C88">
        <w:fldChar w:fldCharType="end"/>
      </w:r>
      <w:r w:rsidR="0065656D">
        <w:t>,</w:t>
      </w:r>
      <w:r w:rsidR="00233C07">
        <w:t xml:space="preserve"> </w:t>
      </w:r>
      <w:r w:rsidR="00932976">
        <w:t>aspiring</w:t>
      </w:r>
      <w:r w:rsidR="00233C07">
        <w:t xml:space="preserve"> to</w:t>
      </w:r>
      <w:r w:rsidR="00932976">
        <w:t xml:space="preserve"> detangle</w:t>
      </w:r>
      <w:r w:rsidR="00233C07">
        <w:t xml:space="preserve"> environmental pressure from economic enhancement </w:t>
      </w:r>
      <w:r w:rsidR="00CB0340">
        <w:t>and harmonis</w:t>
      </w:r>
      <w:r w:rsidR="00932976">
        <w:t>e</w:t>
      </w:r>
      <w:r w:rsidR="00CB0340">
        <w:t xml:space="preserve"> between </w:t>
      </w:r>
      <w:r w:rsidR="00932976">
        <w:t xml:space="preserve">the </w:t>
      </w:r>
      <w:r w:rsidR="00CB0340">
        <w:t xml:space="preserve">environment, economy and society </w:t>
      </w:r>
      <w:r w:rsidR="00233C07">
        <w:fldChar w:fldCharType="begin"/>
      </w:r>
      <w:r w:rsidR="00233C07">
        <w:instrText xml:space="preserve"> ADDIN ZOTERO_ITEM CSL_CITATION {"citationID":"CSmzt6BA","properties":{"formattedCitation":"(Ghisellini et al., 2016)","plainCitation":"(Ghisellini et al., 2016)","noteIndex":0},"citationItems":[{"id":24,"uris":["http://zotero.org/users/6724863/items/NJ32CH6S"],"uri":["http://zotero.org/users/6724863/items/NJ32CH6S"],"itemData":{"id":24,"type":"article-journal","title":"A review on circular economy: the expected transition to a balanced interplay of environmental and economic systems","container-title":"Journal of Cleaner Production","page":"11-32","volume":"114","source":"DOI.org (Crossref)","DOI":"10.1016/j.jclepro.2015.09.007","ISSN":"09596526","title-short":"A review on circular economy","journalAbbreviation":"Journal of Cleaner Production","language":"en","author":[{"family":"Ghisellini","given":"Patrizia"},{"family":"Cialani","given":"Catia"},{"family":"Ulgiati","given":"Sergio"}],"issued":{"date-parts":[["2016",2]]}}}],"schema":"https://github.com/citation-style-language/schema/raw/master/csl-citation.json"} </w:instrText>
      </w:r>
      <w:r w:rsidR="00233C07">
        <w:fldChar w:fldCharType="separate"/>
      </w:r>
      <w:r w:rsidR="00233C07" w:rsidRPr="00233C07">
        <w:rPr>
          <w:rFonts w:ascii="Calibri" w:hAnsi="Calibri" w:cs="Calibri"/>
        </w:rPr>
        <w:t>(Ghisellini et al., 2016)</w:t>
      </w:r>
      <w:r w:rsidR="00233C07">
        <w:fldChar w:fldCharType="end"/>
      </w:r>
      <w:r w:rsidR="004F4C88">
        <w:t>.</w:t>
      </w:r>
      <w:r w:rsidR="007A218F">
        <w:t xml:space="preserve"> </w:t>
      </w:r>
      <w:r w:rsidR="007E00C3">
        <w:t xml:space="preserve">Circular Economy </w:t>
      </w:r>
      <w:r w:rsidR="00932976">
        <w:t xml:space="preserve">seeks </w:t>
      </w:r>
      <w:r w:rsidR="007E00C3">
        <w:t>cleaner production</w:t>
      </w:r>
      <w:r w:rsidR="007E00C3" w:rsidRPr="007E00C3">
        <w:t xml:space="preserve"> </w:t>
      </w:r>
      <w:r w:rsidR="007E00C3">
        <w:t>arrangements, adoption of renewable technology and know-how,</w:t>
      </w:r>
      <w:r w:rsidR="0031120D">
        <w:t xml:space="preserve"> </w:t>
      </w:r>
      <w:r w:rsidR="007E00C3">
        <w:t xml:space="preserve">and development of appropriate policies and tools </w:t>
      </w:r>
      <w:r w:rsidR="007E00C3">
        <w:fldChar w:fldCharType="begin"/>
      </w:r>
      <w:r w:rsidR="007E00C3">
        <w:instrText xml:space="preserve"> ADDIN ZOTERO_ITEM CSL_CITATION {"citationID":"IdGNF3B9","properties":{"formattedCitation":"(Ghisellini et al., 2016)","plainCitation":"(Ghisellini et al., 2016)","noteIndex":0},"citationItems":[{"id":24,"uris":["http://zotero.org/users/6724863/items/NJ32CH6S"],"uri":["http://zotero.org/users/6724863/items/NJ32CH6S"],"itemData":{"id":24,"type":"article-journal","title":"A review on circular economy: the expected transition to a balanced interplay of environmental and economic systems","container-title":"Journal of Cleaner Production","page":"11-32","volume":"114","source":"DOI.org (Crossref)","DOI":"10.1016/j.jclepro.2015.09.007","ISSN":"09596526","title-short":"A review on circular economy","journalAbbreviation":"Journal of Cleaner Production","language":"en","author":[{"family":"Ghisellini","given":"Patrizia"},{"family":"Cialani","given":"Catia"},{"family":"Ulgiati","given":"Sergio"}],"issued":{"date-parts":[["2016",2]]}}}],"schema":"https://github.com/citation-style-language/schema/raw/master/csl-citation.json"} </w:instrText>
      </w:r>
      <w:r w:rsidR="007E00C3">
        <w:fldChar w:fldCharType="separate"/>
      </w:r>
      <w:r w:rsidR="007E00C3" w:rsidRPr="007E00C3">
        <w:rPr>
          <w:rFonts w:ascii="Calibri" w:hAnsi="Calibri" w:cs="Calibri"/>
        </w:rPr>
        <w:t>(Ghisellini et al., 2016)</w:t>
      </w:r>
      <w:r w:rsidR="007E00C3">
        <w:fldChar w:fldCharType="end"/>
      </w:r>
      <w:r w:rsidR="007E00C3">
        <w:t xml:space="preserve">. </w:t>
      </w:r>
      <w:r w:rsidR="00CB0340">
        <w:t>Blockchain by virtue of its make-up as an open-source</w:t>
      </w:r>
      <w:r w:rsidR="009E6DC7">
        <w:t>,</w:t>
      </w:r>
      <w:r w:rsidR="00CB0340">
        <w:t xml:space="preserve"> peer-to-peer</w:t>
      </w:r>
      <w:r w:rsidR="009E6DC7">
        <w:t xml:space="preserve">, distributed ledger system </w:t>
      </w:r>
      <w:r w:rsidR="00506121">
        <w:t xml:space="preserve">and automation capabilities; </w:t>
      </w:r>
      <w:r w:rsidR="009E6DC7">
        <w:t xml:space="preserve">has the potential to </w:t>
      </w:r>
      <w:r w:rsidR="0031120D">
        <w:t xml:space="preserve">create cleaner economic transactional processes and help achieve the </w:t>
      </w:r>
      <w:r w:rsidR="00E257A6">
        <w:t>much-</w:t>
      </w:r>
      <w:r w:rsidR="0031120D">
        <w:t>needed</w:t>
      </w:r>
      <w:r w:rsidR="00CB0340">
        <w:t xml:space="preserve"> balance and harmony</w:t>
      </w:r>
      <w:r w:rsidR="0031120D">
        <w:t xml:space="preserve"> between the environment, economy and society</w:t>
      </w:r>
      <w:r w:rsidR="00CB0340">
        <w:t xml:space="preserve">. </w:t>
      </w:r>
      <w:r w:rsidR="007A218F">
        <w:t xml:space="preserve">Effectively the implementation of a </w:t>
      </w:r>
      <w:r w:rsidR="00CB0340">
        <w:t>C</w:t>
      </w:r>
      <w:r w:rsidR="007A218F">
        <w:t xml:space="preserve">ircular </w:t>
      </w:r>
      <w:r w:rsidR="00CB0340">
        <w:t>E</w:t>
      </w:r>
      <w:r w:rsidR="007A218F">
        <w:t xml:space="preserve">conomy </w:t>
      </w:r>
      <w:r w:rsidR="009E6DC7">
        <w:t>can also contribute to the Green</w:t>
      </w:r>
      <w:r w:rsidR="007A218F">
        <w:t xml:space="preserve"> </w:t>
      </w:r>
      <w:r w:rsidR="009E6DC7">
        <w:t>E</w:t>
      </w:r>
      <w:r w:rsidR="007A218F">
        <w:t xml:space="preserve">conomy agenda </w:t>
      </w:r>
      <w:r w:rsidR="007A218F">
        <w:fldChar w:fldCharType="begin"/>
      </w:r>
      <w:r w:rsidR="007A218F">
        <w:instrText xml:space="preserve"> ADDIN ZOTERO_ITEM CSL_CITATION {"citationID":"SEZ09bwt","properties":{"formattedCitation":"(Ghisellini et al., 2016)","plainCitation":"(Ghisellini et al., 2016)","noteIndex":0},"citationItems":[{"id":24,"uris":["http://zotero.org/users/6724863/items/NJ32CH6S"],"uri":["http://zotero.org/users/6724863/items/NJ32CH6S"],"itemData":{"id":24,"type":"article-journal","title":"A review on circular economy: the expected transition to a balanced interplay of environmental and economic systems","container-title":"Journal of Cleaner Production","page":"11-32","volume":"114","source":"DOI.org (Crossref)","DOI":"10.1016/j.jclepro.2015.09.007","ISSN":"09596526","title-short":"A review on circular economy","journalAbbreviation":"Journal of Cleaner Production","language":"en","author":[{"family":"Ghisellini","given":"Patrizia"},{"family":"Cialani","given":"Catia"},{"family":"Ulgiati","given":"Sergio"}],"issued":{"date-parts":[["2016",2]]}}}],"schema":"https://github.com/citation-style-language/schema/raw/master/csl-citation.json"} </w:instrText>
      </w:r>
      <w:r w:rsidR="007A218F">
        <w:fldChar w:fldCharType="separate"/>
      </w:r>
      <w:r w:rsidR="007A218F" w:rsidRPr="007A218F">
        <w:rPr>
          <w:rFonts w:ascii="Calibri" w:hAnsi="Calibri" w:cs="Calibri"/>
        </w:rPr>
        <w:t>(Ghisellini et al., 2016)</w:t>
      </w:r>
      <w:r w:rsidR="007A218F">
        <w:fldChar w:fldCharType="end"/>
      </w:r>
      <w:r w:rsidR="0031120D">
        <w:t xml:space="preserve"> through the development and diversified implementation of blockchain technology.</w:t>
      </w:r>
    </w:p>
    <w:p w:rsidR="00600AF7" w:rsidRDefault="00600AF7" w:rsidP="00050246">
      <w:pPr>
        <w:spacing w:line="360" w:lineRule="auto"/>
      </w:pPr>
      <w:r>
        <w:lastRenderedPageBreak/>
        <w:t xml:space="preserve">Arguably, the underlying premise of the Circular Economy is </w:t>
      </w:r>
      <w:r w:rsidR="00932976">
        <w:t>the ethical business agenda of cleaner production</w:t>
      </w:r>
      <w:r w:rsidR="003E2254">
        <w:t xml:space="preserve"> </w:t>
      </w:r>
      <w:r w:rsidR="003E2254">
        <w:fldChar w:fldCharType="begin"/>
      </w:r>
      <w:r w:rsidR="003E2254">
        <w:instrText xml:space="preserve"> ADDIN ZOTERO_ITEM CSL_CITATION {"citationID":"3NMw8U69","properties":{"formattedCitation":"(Hens et al., 2018)","plainCitation":"(Hens et al., 2018)","noteIndex":0},"citationItems":[{"id":25,"uris":["http://zotero.org/users/6724863/items/XIBNSRXS"],"uri":["http://zotero.org/users/6724863/items/XIBNSRXS"],"itemData":{"id":25,"type":"article-journal","title":"On the evolution of “Cleaner Production” as a concept and a practice","container-title":"Journal of Cleaner Production","page":"3323-3333","volume":"172","source":"DOI.org (Crossref)","DOI":"10.1016/j.jclepro.2017.11.082","ISSN":"09596526","journalAbbreviation":"Journal of Cleaner Production","language":"en","author":[{"family":"Hens","given":"L."},{"family":"Block","given":"C."},{"family":"Cabello-Eras","given":"J.J."},{"family":"Sagastume-Gutierez","given":"A."},{"family":"Garcia-Lorenzo","given":"D."},{"family":"Chamorro","given":"C."},{"family":"Herrera Mendoza","given":"K."},{"family":"Haeseldonckx","given":"D."},{"family":"Vandecasteele","given":"C."}],"issued":{"date-parts":[["2018",1]]}}}],"schema":"https://github.com/citation-style-language/schema/raw/master/csl-citation.json"} </w:instrText>
      </w:r>
      <w:r w:rsidR="003E2254">
        <w:fldChar w:fldCharType="separate"/>
      </w:r>
      <w:r w:rsidR="003E2254" w:rsidRPr="003E2254">
        <w:rPr>
          <w:rFonts w:ascii="Calibri" w:hAnsi="Calibri" w:cs="Calibri"/>
        </w:rPr>
        <w:t>(Hens et al., 2018)</w:t>
      </w:r>
      <w:r w:rsidR="003E2254">
        <w:fldChar w:fldCharType="end"/>
      </w:r>
      <w:r w:rsidR="00932976">
        <w:t xml:space="preserve">, </w:t>
      </w:r>
      <w:r w:rsidR="00506121">
        <w:t>sustainability</w:t>
      </w:r>
      <w:r w:rsidR="003E2254">
        <w:t xml:space="preserve"> </w:t>
      </w:r>
      <w:r w:rsidR="003E2254">
        <w:fldChar w:fldCharType="begin"/>
      </w:r>
      <w:r w:rsidR="003E2254">
        <w:instrText xml:space="preserve"> ADDIN ZOTERO_ITEM CSL_CITATION {"citationID":"sEN80ied","properties":{"formattedCitation":"(Geissdoerfer et al., 2017)","plainCitation":"(Geissdoerfer et al., 2017)","noteIndex":0},"citationItems":[{"id":22,"uris":["http://zotero.org/users/6724863/items/Z5HPNDKA"],"uri":["http://zotero.org/users/6724863/items/Z5HPNDKA"],"itemData":{"id":22,"type":"article-journal","title":"The Circular Economy – A new sustainability paradigm?","container-title":"Journal of Cleaner Production","page":"757-768","volume":"143","source":"DOI.org (Crossref)","DOI":"10.1016/j.jclepro.2016.12.048","ISSN":"09596526","journalAbbreviation":"Journal of Cleaner Production","language":"en","author":[{"family":"Geissdoerfer","given":"Martin"},{"family":"Savaget","given":"Paulo"},{"family":"Bocken","given":"Nancy M.P."},{"family":"Hultink","given":"Erik Jan"}],"issued":{"date-parts":[["2017",2]]}}}],"schema":"https://github.com/citation-style-language/schema/raw/master/csl-citation.json"} </w:instrText>
      </w:r>
      <w:r w:rsidR="003E2254">
        <w:fldChar w:fldCharType="separate"/>
      </w:r>
      <w:r w:rsidR="003E2254" w:rsidRPr="003E2254">
        <w:rPr>
          <w:rFonts w:ascii="Calibri" w:hAnsi="Calibri" w:cs="Calibri"/>
        </w:rPr>
        <w:t>(Geissdoerfer et al., 2017)</w:t>
      </w:r>
      <w:r w:rsidR="003E2254">
        <w:fldChar w:fldCharType="end"/>
      </w:r>
      <w:r w:rsidR="00506121">
        <w:t xml:space="preserve"> and social responsibility</w:t>
      </w:r>
      <w:r w:rsidR="003E2254">
        <w:t xml:space="preserve"> </w:t>
      </w:r>
      <w:r w:rsidR="003E2254">
        <w:fldChar w:fldCharType="begin"/>
      </w:r>
      <w:r w:rsidR="003E2254">
        <w:instrText xml:space="preserve"> ADDIN ZOTERO_ITEM CSL_CITATION {"citationID":"oaqHcxXZ","properties":{"formattedCitation":"(Esken et al., 2018)","plainCitation":"(Esken et al., 2018)","noteIndex":0},"citationItems":[{"id":28,"uris":["http://zotero.org/users/6724863/items/34E84L8V"],"uri":["http://zotero.org/users/6724863/items/34E84L8V"],"itemData":{"id":28,"type":"article-journal","title":"CSR perception as a signpost for circular economy","container-title":"Management Research Review","page":"586-604","volume":"41","issue":"5","source":"DOI.org (Crossref)","DOI":"10.1108/MRR-02-2018-0054","ISSN":"2040-8269","journalAbbreviation":"Management Research Review","language":"en","author":[{"family":"Esken","given":"Björn"},{"family":"Franco-García","given":"María-Laura"},{"family":"Fisscher","given":"Olaf A.M."}],"issued":{"date-parts":[["2018",5,21]]}}}],"schema":"https://github.com/citation-style-language/schema/raw/master/csl-citation.json"} </w:instrText>
      </w:r>
      <w:r w:rsidR="003E2254">
        <w:fldChar w:fldCharType="separate"/>
      </w:r>
      <w:r w:rsidR="003E2254" w:rsidRPr="003E2254">
        <w:rPr>
          <w:rFonts w:ascii="Calibri" w:hAnsi="Calibri" w:cs="Calibri"/>
        </w:rPr>
        <w:t>(Esken et al., 2018)</w:t>
      </w:r>
      <w:r w:rsidR="003E2254">
        <w:fldChar w:fldCharType="end"/>
      </w:r>
      <w:r w:rsidR="00506121">
        <w:t xml:space="preserve">. </w:t>
      </w:r>
      <w:r w:rsidR="00932976">
        <w:t xml:space="preserve">This encompasses both service and manufacturing industries in the economy. </w:t>
      </w:r>
      <w:r w:rsidR="003E2254">
        <w:t xml:space="preserve">Blockchain technology as a </w:t>
      </w:r>
      <w:r w:rsidR="00705838">
        <w:t xml:space="preserve">powerful distributed ledger </w:t>
      </w:r>
      <w:r w:rsidR="003E2254">
        <w:t xml:space="preserve">tool of secure interconnectivity </w:t>
      </w:r>
      <w:r w:rsidR="00705838">
        <w:t>has the prowess to facilitate cleaner production of goods and services and address the ethical agenda of business development.</w:t>
      </w:r>
    </w:p>
    <w:p w:rsidR="00DA5574" w:rsidRDefault="002D7909" w:rsidP="00050246">
      <w:pPr>
        <w:spacing w:line="360" w:lineRule="auto"/>
      </w:pPr>
      <w:r>
        <w:t xml:space="preserve">While blockchain technology was first </w:t>
      </w:r>
      <w:r w:rsidR="00E359A0">
        <w:t>developed and introduced in 2008</w:t>
      </w:r>
      <w:r w:rsidR="00C41691">
        <w:t xml:space="preserve"> </w:t>
      </w:r>
      <w:r w:rsidR="00C41691">
        <w:fldChar w:fldCharType="begin"/>
      </w:r>
      <w:r w:rsidR="00C41691">
        <w:instrText xml:space="preserve"> ADDIN ZOTERO_ITEM CSL_CITATION {"citationID":"hNLr7OUF","properties":{"formattedCitation":"(Xu et al., 2019)","plainCitation":"(Xu et al., 2019)","noteIndex":0},"citationItems":[{"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rsidR="00C41691">
        <w:fldChar w:fldCharType="separate"/>
      </w:r>
      <w:r w:rsidR="00C41691" w:rsidRPr="00C41691">
        <w:rPr>
          <w:rFonts w:ascii="Calibri" w:hAnsi="Calibri" w:cs="Calibri"/>
        </w:rPr>
        <w:t>(Xu et al., 2019)</w:t>
      </w:r>
      <w:r w:rsidR="00C41691">
        <w:fldChar w:fldCharType="end"/>
      </w:r>
      <w:r>
        <w:t xml:space="preserve">; it has taken </w:t>
      </w:r>
      <w:r w:rsidR="00E257A6">
        <w:t>several</w:t>
      </w:r>
      <w:r>
        <w:t xml:space="preserve"> years for different industries to recognise its potential value and utility in exponentially enhancing efficiencies and reducing waste. Despite being in its nascent stages, </w:t>
      </w:r>
      <w:r w:rsidR="0065656D">
        <w:t xml:space="preserve">the associated </w:t>
      </w:r>
      <w:r>
        <w:t>research is developing rapidly</w:t>
      </w:r>
      <w:r w:rsidR="002C311D">
        <w:t xml:space="preserve"> </w:t>
      </w:r>
      <w:r w:rsidR="009008F3">
        <w:t>in different fields, making it imperative to capture the ethical implications of blockchain development and implementation</w:t>
      </w:r>
      <w:r w:rsidR="00DA5574">
        <w:t xml:space="preserve"> </w:t>
      </w:r>
      <w:r w:rsidR="00DA5574" w:rsidRPr="00DA5574">
        <w:rPr>
          <w:highlight w:val="yellow"/>
        </w:rPr>
        <w:t>and bridge this gap in the literature</w:t>
      </w:r>
      <w:r w:rsidR="009008F3" w:rsidRPr="00DA5574">
        <w:rPr>
          <w:highlight w:val="yellow"/>
        </w:rPr>
        <w:t>.</w:t>
      </w:r>
      <w:r w:rsidR="009008F3">
        <w:t xml:space="preserve"> </w:t>
      </w:r>
    </w:p>
    <w:p w:rsidR="002D68B4" w:rsidRDefault="00064BA2" w:rsidP="00050246">
      <w:pPr>
        <w:spacing w:line="360" w:lineRule="auto"/>
      </w:pPr>
      <w:r w:rsidRPr="00064BA2">
        <w:rPr>
          <w:highlight w:val="yellow"/>
        </w:rPr>
        <w:t>Therefore</w:t>
      </w:r>
      <w:r>
        <w:rPr>
          <w:highlight w:val="yellow"/>
        </w:rPr>
        <w:t>,</w:t>
      </w:r>
      <w:r w:rsidRPr="00064BA2">
        <w:rPr>
          <w:highlight w:val="yellow"/>
        </w:rPr>
        <w:t xml:space="preserve"> the aim of this article is </w:t>
      </w:r>
      <w:r w:rsidR="00446967" w:rsidRPr="00064BA2">
        <w:rPr>
          <w:highlight w:val="yellow"/>
        </w:rPr>
        <w:t>to</w:t>
      </w:r>
      <w:r w:rsidR="00705838">
        <w:t xml:space="preserve"> </w:t>
      </w:r>
      <w:r w:rsidR="009008F3">
        <w:t xml:space="preserve">critically review blockchain technology’s current and potential contribution to </w:t>
      </w:r>
      <w:r w:rsidR="00CC79F3">
        <w:t>the</w:t>
      </w:r>
      <w:r w:rsidR="009008F3">
        <w:t xml:space="preserve"> circular economy</w:t>
      </w:r>
      <w:r w:rsidR="00CA6BA5">
        <w:t xml:space="preserve"> through the lens of sustainability and social responsibility.</w:t>
      </w:r>
      <w:r w:rsidR="00966196">
        <w:t xml:space="preserve"> This paper contributes to the Industry 4.0 literature by identifying, collating and organising the disparate research on blockchain, with a critical focus on its </w:t>
      </w:r>
      <w:r w:rsidR="002D68B4">
        <w:t>positive impact</w:t>
      </w:r>
      <w:r w:rsidR="00966196">
        <w:t xml:space="preserve"> and </w:t>
      </w:r>
      <w:r w:rsidR="002D68B4">
        <w:t xml:space="preserve">potential </w:t>
      </w:r>
      <w:r w:rsidR="00966196">
        <w:t>repercussions fo</w:t>
      </w:r>
      <w:r w:rsidR="002D68B4">
        <w:t>r the ethic</w:t>
      </w:r>
      <w:r w:rsidR="00A52AFB">
        <w:t>s</w:t>
      </w:r>
      <w:r w:rsidR="002D68B4">
        <w:t xml:space="preserve"> agenda.</w:t>
      </w:r>
    </w:p>
    <w:p w:rsidR="00D942A2" w:rsidRDefault="002D68B4" w:rsidP="00050246">
      <w:pPr>
        <w:spacing w:line="360" w:lineRule="auto"/>
      </w:pPr>
      <w:r>
        <w:t xml:space="preserve">This study is structured as follows: </w:t>
      </w:r>
      <w:r w:rsidR="0095001D">
        <w:t>T</w:t>
      </w:r>
      <w:r>
        <w:t>he following section explains the methodology adopted in conducting this re</w:t>
      </w:r>
      <w:r w:rsidR="003801E6">
        <w:t xml:space="preserve">search. The subsequent section </w:t>
      </w:r>
      <w:r w:rsidR="00EE0433">
        <w:t>reviews the</w:t>
      </w:r>
      <w:r w:rsidR="00067241">
        <w:t xml:space="preserve"> concept of</w:t>
      </w:r>
      <w:r w:rsidR="00EE0433">
        <w:t xml:space="preserve"> </w:t>
      </w:r>
      <w:r w:rsidR="00F75B4A">
        <w:t>blockchain</w:t>
      </w:r>
      <w:r w:rsidR="00067241">
        <w:t>, circular economy and argues the interlink between the two.</w:t>
      </w:r>
      <w:r w:rsidR="00EE0433">
        <w:t xml:space="preserve"> </w:t>
      </w:r>
      <w:r w:rsidR="005E1406">
        <w:t xml:space="preserve">This is followed by an </w:t>
      </w:r>
      <w:r w:rsidR="00A91C88">
        <w:t>evaluative</w:t>
      </w:r>
      <w:r w:rsidR="005E1406">
        <w:t xml:space="preserve"> review of blockchain </w:t>
      </w:r>
      <w:r w:rsidR="00067241">
        <w:t xml:space="preserve">and its application in different sectors, </w:t>
      </w:r>
      <w:r w:rsidR="005E1406">
        <w:t xml:space="preserve">in relation to sustainability and wider social responsibility implications. Within this review, </w:t>
      </w:r>
      <w:r w:rsidR="00281110">
        <w:t xml:space="preserve">we argue and highlight </w:t>
      </w:r>
      <w:r w:rsidR="005E1406">
        <w:t xml:space="preserve">the extant and potential alignment </w:t>
      </w:r>
      <w:r w:rsidR="00281110">
        <w:t xml:space="preserve">of blockchain </w:t>
      </w:r>
      <w:r w:rsidR="005E1406">
        <w:t>with circular economy.</w:t>
      </w:r>
      <w:r w:rsidR="00567EC3">
        <w:t xml:space="preserve"> The final section encompasses the key conclusions, and provides</w:t>
      </w:r>
      <w:r w:rsidR="00A012EF">
        <w:t xml:space="preserve"> </w:t>
      </w:r>
      <w:r w:rsidR="00567EC3">
        <w:t>recommendations for future research in this field.</w:t>
      </w:r>
    </w:p>
    <w:p w:rsidR="00756B20" w:rsidRPr="00050246" w:rsidRDefault="00E359A0" w:rsidP="00050246">
      <w:pPr>
        <w:pStyle w:val="ListParagraph"/>
        <w:numPr>
          <w:ilvl w:val="0"/>
          <w:numId w:val="1"/>
        </w:numPr>
        <w:spacing w:line="360" w:lineRule="auto"/>
        <w:rPr>
          <w:b/>
        </w:rPr>
      </w:pPr>
      <w:r w:rsidRPr="00050246">
        <w:rPr>
          <w:b/>
        </w:rPr>
        <w:t>Research methodology</w:t>
      </w:r>
    </w:p>
    <w:p w:rsidR="00A91C88" w:rsidRDefault="00A91C88" w:rsidP="00050246">
      <w:pPr>
        <w:pStyle w:val="ListParagraph"/>
        <w:spacing w:line="360" w:lineRule="auto"/>
      </w:pPr>
    </w:p>
    <w:p w:rsidR="008B2002" w:rsidRDefault="003D265F" w:rsidP="00050246">
      <w:pPr>
        <w:pStyle w:val="ListParagraph"/>
        <w:spacing w:line="360" w:lineRule="auto"/>
        <w:ind w:left="0"/>
      </w:pPr>
      <w:r>
        <w:t xml:space="preserve">We conduct this research </w:t>
      </w:r>
      <w:r w:rsidR="001832DE">
        <w:t>by adopting a narrative and</w:t>
      </w:r>
      <w:r>
        <w:t xml:space="preserve"> integrative literature review </w:t>
      </w:r>
      <w:r w:rsidR="001832DE">
        <w:t xml:space="preserve">approach </w:t>
      </w:r>
      <w:r>
        <w:t xml:space="preserve">as advocated by </w:t>
      </w:r>
      <w:proofErr w:type="spellStart"/>
      <w:r>
        <w:t>Torraco</w:t>
      </w:r>
      <w:proofErr w:type="spellEnd"/>
      <w:r>
        <w:t xml:space="preserve"> (2005). An integrative literature review is </w:t>
      </w:r>
      <w:r w:rsidR="001832DE">
        <w:t>considered suitable</w:t>
      </w:r>
      <w:r w:rsidR="00E675D0">
        <w:t xml:space="preserve"> where the subject matter is new and needs further exploration </w:t>
      </w:r>
      <w:r w:rsidR="00E675D0">
        <w:fldChar w:fldCharType="begin"/>
      </w:r>
      <w:r w:rsidR="00E675D0">
        <w:instrText xml:space="preserve"> ADDIN ZOTERO_ITEM CSL_CITATION {"citationID":"i92EeDJA","properties":{"formattedCitation":"(Torraco, 2005)","plainCitation":"(Torraco, 2005)","noteIndex":0},"citationItems":[{"id":31,"uris":["http://zotero.org/users/6724863/items/FCXAJL47"],"uri":["http://zotero.org/users/6724863/items/FCXAJL47"],"itemData":{"id":31,"type":"article-journal","title":"Writing Integrative Literature Reviews: Guidelines and Examples","container-title":"Human Resource Development Review","page":"356-367","volume":"4","issue":"3","source":"DOI.org (Crossref)","DOI":"10.1177/1534484305278283","ISSN":"1534-4843, 1552-6712","title-short":"Writing Integrative Literature Reviews","journalAbbreviation":"Human Resource Development Review","language":"en","author":[{"family":"Torraco","given":"Richard J."}],"issued":{"date-parts":[["2005",9]]}}}],"schema":"https://github.com/citation-style-language/schema/raw/master/csl-citation.json"} </w:instrText>
      </w:r>
      <w:r w:rsidR="00E675D0">
        <w:fldChar w:fldCharType="separate"/>
      </w:r>
      <w:r w:rsidR="00E675D0" w:rsidRPr="00E675D0">
        <w:rPr>
          <w:rFonts w:ascii="Calibri" w:hAnsi="Calibri" w:cs="Calibri"/>
        </w:rPr>
        <w:t>(Torraco, 2005)</w:t>
      </w:r>
      <w:r w:rsidR="00E675D0">
        <w:fldChar w:fldCharType="end"/>
      </w:r>
      <w:r w:rsidR="00E675D0">
        <w:t xml:space="preserve">. </w:t>
      </w:r>
      <w:r w:rsidR="00744016">
        <w:t xml:space="preserve"> </w:t>
      </w:r>
      <w:r w:rsidR="008A2F95">
        <w:t>There is a need for this review as</w:t>
      </w:r>
      <w:r w:rsidR="00833D81">
        <w:t xml:space="preserve"> </w:t>
      </w:r>
      <w:r w:rsidR="00F0061E">
        <w:t xml:space="preserve">blockchain </w:t>
      </w:r>
      <w:r w:rsidR="004252C6">
        <w:t>is</w:t>
      </w:r>
      <w:r w:rsidR="00F0061E">
        <w:t xml:space="preserve"> a new </w:t>
      </w:r>
      <w:r w:rsidR="004252C6">
        <w:t xml:space="preserve">technology, which </w:t>
      </w:r>
      <w:r w:rsidR="00F0061E">
        <w:t xml:space="preserve">is rapidly </w:t>
      </w:r>
      <w:r w:rsidR="004252C6">
        <w:t>gaining implementation interest</w:t>
      </w:r>
      <w:r w:rsidR="00F0061E">
        <w:t xml:space="preserve"> in different sectors</w:t>
      </w:r>
      <w:r w:rsidR="004252C6">
        <w:t>. Organisations are enthusias</w:t>
      </w:r>
      <w:r w:rsidR="00B66EB0">
        <w:t>tic</w:t>
      </w:r>
      <w:r w:rsidR="004252C6">
        <w:t xml:space="preserve"> to capitalise on cost and time efficiencies</w:t>
      </w:r>
      <w:r w:rsidR="00B66EB0">
        <w:t>.</w:t>
      </w:r>
      <w:r w:rsidR="004252C6">
        <w:t xml:space="preserve"> </w:t>
      </w:r>
      <w:r w:rsidR="00B66EB0">
        <w:t xml:space="preserve">However, there is an increased </w:t>
      </w:r>
      <w:r w:rsidR="00512243">
        <w:t xml:space="preserve">need </w:t>
      </w:r>
      <w:r w:rsidR="00B66EB0">
        <w:t xml:space="preserve">and </w:t>
      </w:r>
      <w:r w:rsidR="00512243">
        <w:t xml:space="preserve">interest </w:t>
      </w:r>
      <w:r w:rsidR="00B66EB0">
        <w:t xml:space="preserve">to balance </w:t>
      </w:r>
      <w:r w:rsidR="00C301F3">
        <w:t>this with sustainability and social responsibility</w:t>
      </w:r>
      <w:r w:rsidR="00B66EB0">
        <w:t xml:space="preserve"> imperatives embodied in</w:t>
      </w:r>
      <w:r w:rsidR="004252C6">
        <w:t xml:space="preserve"> the cleaner production and circular economy agenda</w:t>
      </w:r>
      <w:r w:rsidR="00512243">
        <w:t xml:space="preserve">, an example of which is the UN sustainable development goals (SDGs) towards 2030 </w:t>
      </w:r>
      <w:r w:rsidR="000D4657">
        <w:fldChar w:fldCharType="begin"/>
      </w:r>
      <w:r w:rsidR="000D4657">
        <w:instrText xml:space="preserve"> ADDIN ZOTERO_ITEM CSL_CITATION {"citationID":"RuUXjm2I","properties":{"formattedCitation":"(United Nations, 2015)","plainCitation":"(United Nations, 2015)","noteIndex":0},"citationItems":[{"id":189,"uris":["http://zotero.org/users/6724863/items/LHEAYTDQ"],"uri":["http://zotero.org/users/6724863/items/LHEAYTDQ"],"itemData":{"id":189,"type":"book","title":"UN (2015) Transforming our world: the 2030 Agenda for sustainable development. Resolution adopted by the general assembly on 25 September 2015 (A/RES/70/1).","publisher":"United Nations","publisher-place":"New York","event-place":"New York","author":[{"family":"United Nations","given":""}],"issued":{"date-parts":[["2015"]]}}}],"schema":"https://github.com/citation-style-language/schema/raw/master/csl-citation.json"} </w:instrText>
      </w:r>
      <w:r w:rsidR="000D4657">
        <w:fldChar w:fldCharType="separate"/>
      </w:r>
      <w:r w:rsidR="000D4657" w:rsidRPr="000D4657">
        <w:rPr>
          <w:rFonts w:ascii="Calibri" w:hAnsi="Calibri" w:cs="Calibri"/>
        </w:rPr>
        <w:t>(United Nations, 2015)</w:t>
      </w:r>
      <w:r w:rsidR="000D4657">
        <w:fldChar w:fldCharType="end"/>
      </w:r>
      <w:r w:rsidR="000D4657">
        <w:t xml:space="preserve">. </w:t>
      </w:r>
      <w:r w:rsidR="00B66EB0">
        <w:t>The</w:t>
      </w:r>
      <w:r w:rsidR="00F0061E">
        <w:t xml:space="preserve"> </w:t>
      </w:r>
      <w:r w:rsidR="001832DE">
        <w:lastRenderedPageBreak/>
        <w:t xml:space="preserve">exponential level </w:t>
      </w:r>
      <w:r w:rsidR="00B66EB0">
        <w:t xml:space="preserve">and speed </w:t>
      </w:r>
      <w:r w:rsidR="001832DE">
        <w:t xml:space="preserve">of </w:t>
      </w:r>
      <w:r w:rsidR="00B66EB0">
        <w:t>investment in blockchain</w:t>
      </w:r>
      <w:r w:rsidR="001832DE">
        <w:t xml:space="preserve"> implementation experiments</w:t>
      </w:r>
      <w:r w:rsidR="00F0061E">
        <w:t xml:space="preserve"> </w:t>
      </w:r>
      <w:r w:rsidR="008B2002">
        <w:t xml:space="preserve">make it crucial to investigate blockchain technology in terms of how it can make a beneficial contribution to sustainability and </w:t>
      </w:r>
      <w:r w:rsidR="00C301F3">
        <w:t>social responsibility</w:t>
      </w:r>
      <w:r w:rsidR="001A3D2D">
        <w:t>,</w:t>
      </w:r>
      <w:r w:rsidR="008B2002">
        <w:t xml:space="preserve"> while raising awareness of the potential ethical drawbacks of blockchain. To accomplish </w:t>
      </w:r>
      <w:r w:rsidR="007A155D">
        <w:t>this</w:t>
      </w:r>
      <w:r w:rsidR="008E5272">
        <w:t>,</w:t>
      </w:r>
      <w:r w:rsidR="007A155D">
        <w:t xml:space="preserve"> we need to draw linkages</w:t>
      </w:r>
      <w:r w:rsidR="00512243">
        <w:t xml:space="preserve"> between</w:t>
      </w:r>
      <w:r w:rsidR="008B2002">
        <w:t xml:space="preserve"> different bodies of literature; achievable through an </w:t>
      </w:r>
      <w:r w:rsidR="00512243">
        <w:t>integrati</w:t>
      </w:r>
      <w:r w:rsidR="000E2BE8">
        <w:t>ve</w:t>
      </w:r>
      <w:r w:rsidR="00512243">
        <w:t xml:space="preserve"> study</w:t>
      </w:r>
      <w:r w:rsidR="000E2BE8">
        <w:t xml:space="preserve"> </w:t>
      </w:r>
      <w:r w:rsidR="000E2BE8">
        <w:fldChar w:fldCharType="begin"/>
      </w:r>
      <w:r w:rsidR="000E2BE8">
        <w:instrText xml:space="preserve"> ADDIN ZOTERO_ITEM CSL_CITATION {"citationID":"yZGUuL7C","properties":{"formattedCitation":"(MacInnis, 2011; Torraco, 2005)","plainCitation":"(MacInnis, 2011; Torraco, 2005)","noteIndex":0},"citationItems":[{"id":34,"uris":["http://zotero.org/users/6724863/items/T6K9TIME"],"uri":["http://zotero.org/users/6724863/items/T6K9TIME"],"itemData":{"id":34,"type":"article-journal","title":"A Framework for Conceptual Contributions in Marketing","container-title":"Journal of Marketing","page":"136-154","volume":"75","issue":"4","source":"DOI.org (Crossref)","DOI":"10.1509/jmkg.75.4.136","ISSN":"0022-2429, 1547-7185","journalAbbreviation":"Journal of Marketing","language":"en","author":[{"family":"MacInnis","given":"Deborah J."}],"issued":{"date-parts":[["2011",7]]}}},{"id":31,"uris":["http://zotero.org/users/6724863/items/FCXAJL47"],"uri":["http://zotero.org/users/6724863/items/FCXAJL47"],"itemData":{"id":31,"type":"article-journal","title":"Writing Integrative Literature Reviews: Guidelines and Examples","container-title":"Human Resource Development Review","page":"356-367","volume":"4","issue":"3","source":"DOI.org (Crossref)","DOI":"10.1177/1534484305278283","ISSN":"1534-4843, 1552-6712","title-short":"Writing Integrative Literature Reviews","journalAbbreviation":"Human Resource Development Review","language":"en","author":[{"family":"Torraco","given":"Richard J."}],"issued":{"date-parts":[["2005",9]]}}}],"schema":"https://github.com/citation-style-language/schema/raw/master/csl-citation.json"} </w:instrText>
      </w:r>
      <w:r w:rsidR="000E2BE8">
        <w:fldChar w:fldCharType="separate"/>
      </w:r>
      <w:r w:rsidR="000E2BE8" w:rsidRPr="000E2BE8">
        <w:rPr>
          <w:rFonts w:ascii="Calibri" w:hAnsi="Calibri" w:cs="Calibri"/>
        </w:rPr>
        <w:t>(MacInnis, 2011; Torraco, 2005)</w:t>
      </w:r>
      <w:r w:rsidR="000E2BE8">
        <w:fldChar w:fldCharType="end"/>
      </w:r>
      <w:r w:rsidR="00512243">
        <w:t>. Through this review, we aim to generate new perspectives on the implication of blockchain technology on the ethical business agenda of industry 4.0.</w:t>
      </w:r>
    </w:p>
    <w:p w:rsidR="008B2002" w:rsidRDefault="008B2002" w:rsidP="00050246">
      <w:pPr>
        <w:pStyle w:val="ListParagraph"/>
        <w:spacing w:line="360" w:lineRule="auto"/>
        <w:ind w:left="0"/>
      </w:pPr>
    </w:p>
    <w:p w:rsidR="002F53D2" w:rsidRDefault="002F53D2" w:rsidP="00050246">
      <w:pPr>
        <w:pStyle w:val="ListParagraph"/>
        <w:spacing w:line="360" w:lineRule="auto"/>
        <w:ind w:left="0"/>
      </w:pPr>
      <w:r>
        <w:t xml:space="preserve">We draw upon the combined literature of blockchain technology and its applications in business, sustainability and </w:t>
      </w:r>
      <w:r w:rsidR="001A3D2D">
        <w:t>social responsibility</w:t>
      </w:r>
      <w:r>
        <w:t xml:space="preserve"> to capture the current </w:t>
      </w:r>
      <w:r w:rsidR="00705410" w:rsidRPr="00705410">
        <w:rPr>
          <w:highlight w:val="yellow"/>
        </w:rPr>
        <w:t>influence</w:t>
      </w:r>
      <w:r>
        <w:t xml:space="preserve"> of blockchain and develop an analysis on its potential implicat</w:t>
      </w:r>
      <w:r w:rsidR="000B4F6F">
        <w:t>ions. In doing so, we also analyse</w:t>
      </w:r>
      <w:r>
        <w:t xml:space="preserve"> relevant literature on </w:t>
      </w:r>
      <w:r w:rsidR="000B4F6F">
        <w:t xml:space="preserve">the </w:t>
      </w:r>
      <w:r>
        <w:t xml:space="preserve">circular economy, a core aspect of which is sustainability. We </w:t>
      </w:r>
      <w:r w:rsidR="000B4F6F">
        <w:t>critically synthesise</w:t>
      </w:r>
      <w:r>
        <w:t xml:space="preserve"> segregated fields of literature to develop a combined conceptual analysis leading to new perspectives. </w:t>
      </w:r>
      <w:r w:rsidR="000B4F6F">
        <w:t>The rationale for this approach becomes apparent thr</w:t>
      </w:r>
      <w:r w:rsidR="005E0CB0">
        <w:t xml:space="preserve">ough a review of the literature on blockchain, followed by circular economy and sustainability, leading to the arguments illustrating how blockchain </w:t>
      </w:r>
      <w:r w:rsidR="00947F12">
        <w:t>can</w:t>
      </w:r>
      <w:r w:rsidR="005E0CB0">
        <w:t xml:space="preserve"> augment as well as hinder the sustainability and </w:t>
      </w:r>
      <w:r w:rsidR="00C301F3">
        <w:t xml:space="preserve">social responsibility </w:t>
      </w:r>
      <w:r w:rsidR="005E0CB0">
        <w:t>imperative.</w:t>
      </w:r>
    </w:p>
    <w:p w:rsidR="000B4F6F" w:rsidRDefault="000B4F6F" w:rsidP="00050246">
      <w:pPr>
        <w:pStyle w:val="ListParagraph"/>
        <w:spacing w:line="360" w:lineRule="auto"/>
        <w:ind w:left="0"/>
      </w:pPr>
    </w:p>
    <w:p w:rsidR="00C95D94" w:rsidRDefault="00C95D94" w:rsidP="00050246">
      <w:pPr>
        <w:pStyle w:val="ListParagraph"/>
        <w:spacing w:line="360" w:lineRule="auto"/>
        <w:ind w:left="0"/>
      </w:pPr>
      <w:r>
        <w:t xml:space="preserve">In this study, we included articles focusing on blockchain in the field of business and its applications; as opposed to articles on computational language and algorithms. Furthermore, we included articles on sustainability and </w:t>
      </w:r>
      <w:r w:rsidR="00C301F3">
        <w:t xml:space="preserve">social responsibility </w:t>
      </w:r>
      <w:r>
        <w:t xml:space="preserve">based on whether there was a link with industry 4.0, circular economy, or blockchain itself. To establish the relevance of the articles, we included articles where the search terms were </w:t>
      </w:r>
      <w:r w:rsidR="00705410" w:rsidRPr="00705410">
        <w:rPr>
          <w:highlight w:val="yellow"/>
        </w:rPr>
        <w:t>evident</w:t>
      </w:r>
      <w:r>
        <w:t xml:space="preserve"> in the title and/or the abstract. </w:t>
      </w:r>
      <w:r w:rsidR="00991322">
        <w:t>We conducted initial a</w:t>
      </w:r>
      <w:r>
        <w:t xml:space="preserve">rticle searches </w:t>
      </w:r>
      <w:r w:rsidR="00991322">
        <w:t xml:space="preserve">on </w:t>
      </w:r>
      <w:r>
        <w:t xml:space="preserve">academic search engines including EBSCO Business Source Premier, </w:t>
      </w:r>
      <w:r w:rsidR="00991322">
        <w:t xml:space="preserve">Web of Science, </w:t>
      </w:r>
      <w:r>
        <w:t>Science Direct and Cross Ref.</w:t>
      </w:r>
      <w:r w:rsidR="00991322">
        <w:t xml:space="preserve"> Thereafter, we adopted a snowballing approach and identified suitable articles from citations of the articles retrieved from exploration on academic search engines.</w:t>
      </w:r>
      <w:r w:rsidR="00A56D08">
        <w:t xml:space="preserve"> </w:t>
      </w:r>
      <w:r w:rsidR="00BB270D">
        <w:t>We discovered that the majority of articles on blockchain were published 2015 onwards with a surge in such articles between 2017 and 2020. The bulk of the articles on circular economy were published post 2010. Despite the apparently short timeline, research in this field is increasing at an exponential rate, making this review a timely one. Due to the nascent nature of blockchain research, t</w:t>
      </w:r>
      <w:r w:rsidR="006D6FFD">
        <w:t>his review was not restricted to ‘top journals’</w:t>
      </w:r>
      <w:r w:rsidR="00BB270D">
        <w:t xml:space="preserve"> only, although it includes a high number of top journals.</w:t>
      </w:r>
      <w:r w:rsidR="006D6FFD">
        <w:t xml:space="preserve"> </w:t>
      </w:r>
    </w:p>
    <w:p w:rsidR="00F0061E" w:rsidRDefault="00F0061E" w:rsidP="00050246">
      <w:pPr>
        <w:pStyle w:val="ListParagraph"/>
        <w:spacing w:line="360" w:lineRule="auto"/>
        <w:ind w:left="0"/>
      </w:pPr>
    </w:p>
    <w:p w:rsidR="00A56D08" w:rsidRDefault="00A56D08" w:rsidP="00050246">
      <w:pPr>
        <w:pStyle w:val="ListParagraph"/>
        <w:spacing w:line="360" w:lineRule="auto"/>
        <w:ind w:left="0"/>
      </w:pPr>
      <w:r>
        <w:t xml:space="preserve">Sustainability and </w:t>
      </w:r>
      <w:r w:rsidR="00C301F3">
        <w:t xml:space="preserve">social responsibility </w:t>
      </w:r>
      <w:r>
        <w:t xml:space="preserve">are relatively established topics, but blockchain is a novel invention, which is just over a decade old, and its implementation in different sectors is still gathering pace. </w:t>
      </w:r>
      <w:r w:rsidR="00A012EF">
        <w:t xml:space="preserve">In order to </w:t>
      </w:r>
      <w:r>
        <w:t>analyse</w:t>
      </w:r>
      <w:r w:rsidR="00A012EF">
        <w:t xml:space="preserve"> the make-up and applications of blockchain in the context of </w:t>
      </w:r>
      <w:r w:rsidR="00A012EF">
        <w:lastRenderedPageBreak/>
        <w:t xml:space="preserve">sustainability and </w:t>
      </w:r>
      <w:r w:rsidR="00C301F3">
        <w:t>social responsibility</w:t>
      </w:r>
      <w:r w:rsidR="00A012EF">
        <w:t>, it is important to understand the technology, how it works and its core features</w:t>
      </w:r>
      <w:r>
        <w:t>.</w:t>
      </w:r>
      <w:r w:rsidR="001A3D2D">
        <w:t xml:space="preserve"> </w:t>
      </w:r>
      <w:r>
        <w:t>Thereafter we can</w:t>
      </w:r>
      <w:r w:rsidR="00A012EF">
        <w:t xml:space="preserve"> evaluate its alignment with and implications for sustainability and </w:t>
      </w:r>
      <w:r w:rsidR="00C301F3">
        <w:t xml:space="preserve">social responsibility </w:t>
      </w:r>
      <w:r>
        <w:t>in the Circular Economy.</w:t>
      </w:r>
      <w:r w:rsidR="00A012EF">
        <w:t xml:space="preserve"> </w:t>
      </w:r>
      <w:r>
        <w:t>Therefore, in the following sections, we commence with a</w:t>
      </w:r>
      <w:r w:rsidR="00761D53">
        <w:t xml:space="preserve"> conceptual review</w:t>
      </w:r>
      <w:r>
        <w:t xml:space="preserve"> of blockchain technology, leading on to a synthesis of this literature with the circular economy, sustainability and </w:t>
      </w:r>
      <w:r w:rsidR="00C301F3">
        <w:t>social responsibility</w:t>
      </w:r>
      <w:r>
        <w:t>.</w:t>
      </w:r>
    </w:p>
    <w:p w:rsidR="00D942A2" w:rsidRPr="00050246" w:rsidRDefault="00D942A2" w:rsidP="00050246">
      <w:pPr>
        <w:pStyle w:val="ListParagraph"/>
        <w:spacing w:line="360" w:lineRule="auto"/>
        <w:rPr>
          <w:b/>
        </w:rPr>
      </w:pPr>
    </w:p>
    <w:p w:rsidR="00A56D08" w:rsidRPr="00050246" w:rsidRDefault="00357A21" w:rsidP="00050246">
      <w:pPr>
        <w:pStyle w:val="ListParagraph"/>
        <w:numPr>
          <w:ilvl w:val="0"/>
          <w:numId w:val="1"/>
        </w:numPr>
        <w:spacing w:line="360" w:lineRule="auto"/>
        <w:rPr>
          <w:b/>
        </w:rPr>
      </w:pPr>
      <w:r w:rsidRPr="00050246">
        <w:rPr>
          <w:b/>
        </w:rPr>
        <w:t xml:space="preserve">Key Concepts: </w:t>
      </w:r>
      <w:r w:rsidR="00A56D08" w:rsidRPr="00050246">
        <w:rPr>
          <w:b/>
        </w:rPr>
        <w:t>Blockchain technology and</w:t>
      </w:r>
      <w:r w:rsidR="00306F93" w:rsidRPr="00050246">
        <w:rPr>
          <w:b/>
        </w:rPr>
        <w:t xml:space="preserve"> the</w:t>
      </w:r>
      <w:r w:rsidR="00A56D08" w:rsidRPr="00050246">
        <w:rPr>
          <w:b/>
        </w:rPr>
        <w:t xml:space="preserve"> </w:t>
      </w:r>
      <w:r w:rsidRPr="00050246">
        <w:rPr>
          <w:b/>
        </w:rPr>
        <w:t>Circular Economy</w:t>
      </w:r>
    </w:p>
    <w:p w:rsidR="00616CBB" w:rsidRDefault="00616CBB" w:rsidP="00050246">
      <w:pPr>
        <w:pStyle w:val="ListParagraph"/>
        <w:spacing w:line="360" w:lineRule="auto"/>
      </w:pPr>
    </w:p>
    <w:p w:rsidR="00616CBB" w:rsidRDefault="00616CBB" w:rsidP="00050246">
      <w:pPr>
        <w:pStyle w:val="ListParagraph"/>
        <w:numPr>
          <w:ilvl w:val="1"/>
          <w:numId w:val="1"/>
        </w:numPr>
        <w:spacing w:line="360" w:lineRule="auto"/>
      </w:pPr>
      <w:r>
        <w:t>Blockchain Technology</w:t>
      </w:r>
    </w:p>
    <w:p w:rsidR="006A0E7B" w:rsidRDefault="00027B45" w:rsidP="00050246">
      <w:pPr>
        <w:spacing w:line="360" w:lineRule="auto"/>
      </w:pPr>
      <w:r>
        <w:t xml:space="preserve">Blockchain technology was developed and first introduced by Satoshi Nakamoto (pseudonym), as an open distributed ledger tool for the use of cryptocurrencies like bitcoin </w:t>
      </w:r>
      <w:r>
        <w:fldChar w:fldCharType="begin"/>
      </w:r>
      <w:r>
        <w:instrText xml:space="preserve"> ADDIN ZOTERO_ITEM CSL_CITATION {"citationID":"6oYbPclv","properties":{"formattedCitation":"(Nakamoto, 2008)","plainCitation":"(Nakamoto, 2008)","noteIndex":0},"citationItems":[{"id":78,"uris":["http://zotero.org/users/6724863/items/KLNYZJ8H"],"uri":["http://zotero.org/users/6724863/items/KLNYZJ8H"],"itemData":{"id":78,"type":"article-journal","title":"Bitcoin: a peer-to-peer electronic cash system","author":[{"family":"Nakamoto","given":"Satoshi"}],"issued":{"date-parts":[["2008"]]}}}],"schema":"https://github.com/citation-style-language/schema/raw/master/csl-citation.json"} </w:instrText>
      </w:r>
      <w:r>
        <w:fldChar w:fldCharType="separate"/>
      </w:r>
      <w:r w:rsidRPr="00027B45">
        <w:rPr>
          <w:rFonts w:ascii="Calibri" w:hAnsi="Calibri" w:cs="Calibri"/>
        </w:rPr>
        <w:t>(Nakamoto, 2008)</w:t>
      </w:r>
      <w:r>
        <w:fldChar w:fldCharType="end"/>
      </w:r>
      <w:r>
        <w:t xml:space="preserve">. Although scepticism </w:t>
      </w:r>
      <w:r w:rsidR="006A0E7B">
        <w:t xml:space="preserve">towards its complexity initially stifled blockchain development, growing recognition of its advantages has led to burgeoning research on its applications. </w:t>
      </w:r>
      <w:r w:rsidR="00616CBB">
        <w:t xml:space="preserve">Blockchain has been hailed as both a foundational </w:t>
      </w:r>
      <w:r w:rsidR="00616CBB">
        <w:fldChar w:fldCharType="begin"/>
      </w:r>
      <w:r w:rsidR="00616CBB">
        <w:instrText xml:space="preserve"> ADDIN ZOTERO_ITEM CSL_CITATION {"citationID":"3QuDsYgt","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616CBB">
        <w:fldChar w:fldCharType="separate"/>
      </w:r>
      <w:r w:rsidR="00616CBB" w:rsidRPr="00616CBB">
        <w:rPr>
          <w:rFonts w:ascii="Calibri" w:hAnsi="Calibri" w:cs="Calibri"/>
        </w:rPr>
        <w:t>(Iansiti &amp; Lakhani, 2017)</w:t>
      </w:r>
      <w:r w:rsidR="00616CBB">
        <w:fldChar w:fldCharType="end"/>
      </w:r>
      <w:r w:rsidR="00616CBB">
        <w:t xml:space="preserve"> and disruptive technology </w:t>
      </w:r>
      <w:r w:rsidR="00616CBB">
        <w:fldChar w:fldCharType="begin"/>
      </w:r>
      <w:r w:rsidR="00616CBB">
        <w:instrText xml:space="preserve"> ADDIN ZOTERO_ITEM CSL_CITATION {"citationID":"aOeE09XP","properties":{"formattedCitation":"(Jesse, 2018; Xu et al., 2019)","plainCitation":"(Jesse, 2018; Xu et al., 2019)","noteIndex":0},"citationItems":[{"id":103,"uris":["http://zotero.org/users/6724863/items/N8UZCJ9Z"],"uri":["http://zotero.org/users/6724863/items/N8UZCJ9Z"],"itemData":{"id":103,"type":"article-journal","title":"Organizational Evolution - How Digital Disruption Enforces Organizational Agility","container-title":"IFAC-PapersOnLine","page":"486-491","volume":"51","issue":"30","source":"DOI.org (Crossref)","DOI":"10.1016/j.ifacol.2018.11.310","ISSN":"24058963","journalAbbreviation":"IFAC-PapersOnLine","language":"en","author":[{"family":"Jesse","given":"Norbert"}],"issued":{"date-parts":[["2018"]]}}},{"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rsidR="00616CBB">
        <w:fldChar w:fldCharType="separate"/>
      </w:r>
      <w:r w:rsidR="00616CBB" w:rsidRPr="00616CBB">
        <w:rPr>
          <w:rFonts w:ascii="Calibri" w:hAnsi="Calibri" w:cs="Calibri"/>
        </w:rPr>
        <w:t>(Jesse, 2018; Xu et al., 2019)</w:t>
      </w:r>
      <w:r w:rsidR="00616CBB">
        <w:fldChar w:fldCharType="end"/>
      </w:r>
      <w:r w:rsidR="00616CBB">
        <w:t xml:space="preserve">. </w:t>
      </w:r>
      <w:r w:rsidR="006A0E7B">
        <w:t xml:space="preserve">The key attractive features of blockchain technology include its use as a distributed ledger, decentralised control, transparency, permanency of transactions, robust makeup preventing tamper or manipulation, and openness of accessibility </w:t>
      </w:r>
      <w:r w:rsidR="006A0E7B">
        <w:fldChar w:fldCharType="begin"/>
      </w:r>
      <w:r w:rsidR="006A0E7B">
        <w:instrText xml:space="preserve"> ADDIN ZOTERO_ITEM CSL_CITATION {"citationID":"Udtksnzt","properties":{"formattedCitation":"(Iansiti &amp; Lakhani, 2017; Xu et al., 2019)","plainCitation":"(Iansiti &amp; Lakhani, 2017; Xu et al., 2019)","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rsidR="006A0E7B">
        <w:fldChar w:fldCharType="separate"/>
      </w:r>
      <w:r w:rsidR="006A0E7B" w:rsidRPr="006A0E7B">
        <w:rPr>
          <w:rFonts w:ascii="Calibri" w:hAnsi="Calibri" w:cs="Calibri"/>
        </w:rPr>
        <w:t>(Iansiti &amp; Lakhani, 2017; Xu et al., 2019)</w:t>
      </w:r>
      <w:r w:rsidR="006A0E7B">
        <w:fldChar w:fldCharType="end"/>
      </w:r>
      <w:r w:rsidR="006A0E7B">
        <w:t>. Blockchain technology development has now developed into three versions, Blockchain 1,.0, 2.0 and 3.0; aligning with different types of implementation.</w:t>
      </w:r>
      <w:r w:rsidR="00357A21">
        <w:t xml:space="preserve"> </w:t>
      </w:r>
    </w:p>
    <w:p w:rsidR="00FC4D19" w:rsidRDefault="00D12488" w:rsidP="00050246">
      <w:pPr>
        <w:spacing w:line="360" w:lineRule="auto"/>
      </w:pPr>
      <w:r>
        <w:t xml:space="preserve">Blockchain technology </w:t>
      </w:r>
      <w:r w:rsidR="00B36FAF">
        <w:t xml:space="preserve">“handles blocks – uniquely identified, linked transaction records – in a chain” </w:t>
      </w:r>
      <w:r w:rsidR="00B36FAF">
        <w:fldChar w:fldCharType="begin"/>
      </w:r>
      <w:r w:rsidR="00B36FAF">
        <w:instrText xml:space="preserve"> ADDIN ZOTERO_ITEM CSL_CITATION {"citationID":"xFGGu7JC","properties":{"formattedCitation":"(Treleaven et al., 2017, p. 15)","plainCitation":"(Treleaven et al., 2017, p. 15)","noteIndex":0},"citationItems":[{"id":97,"uris":["http://zotero.org/users/6724863/items/RXJ2SFR4"],"uri":["http://zotero.org/users/6724863/items/RXJ2SFR4"],"itemData":{"id":97,"type":"article-journal","title":"Blockchain Technology in Finance","container-title":"Computer","page":"14-17","volume":"50","issue":"9","source":"IEEE Xplore","abstract":"The banking and financial-services industry has taken notice of blockchain technology’s many advantages. This special issue explores its unlikely origins, tremendous impact, implementation challenges, and enormous potential. The web extra at https://youtu.be/wPFxKnlu1bA features R3’s Tim Swanson as he interviews global experts on blockchain technology for finance.","DOI":"10.1109/MC.2017.3571047","ISSN":"1558-0814","author":[{"family":"Treleaven","given":"Philip"},{"family":"Gendal Brown","given":"Richard"},{"family":"Yang","given":"Danny"}],"issued":{"date-parts":[["2017"]]}},"locator":"15"}],"schema":"https://github.com/citation-style-language/schema/raw/master/csl-citation.json"} </w:instrText>
      </w:r>
      <w:r w:rsidR="00B36FAF">
        <w:fldChar w:fldCharType="separate"/>
      </w:r>
      <w:r w:rsidR="00B36FAF" w:rsidRPr="00B36FAF">
        <w:rPr>
          <w:rFonts w:ascii="Calibri" w:hAnsi="Calibri" w:cs="Calibri"/>
        </w:rPr>
        <w:t>(Treleaven et al., 2017, p. 15)</w:t>
      </w:r>
      <w:r w:rsidR="00B36FAF">
        <w:fldChar w:fldCharType="end"/>
      </w:r>
      <w:r w:rsidR="00B36FAF">
        <w:t xml:space="preserve">. It </w:t>
      </w:r>
      <w:r>
        <w:t xml:space="preserve">functions, so that once a transaction </w:t>
      </w:r>
      <w:r w:rsidR="00B36FAF">
        <w:t>is</w:t>
      </w:r>
      <w:r>
        <w:t xml:space="preserve"> updated and authenticated by all the relevant nodes or key parties in the network, it is irreversible and cannot be over-written or re-sequenced. This makes blockchain a very secure distributed ledger and resultantl</w:t>
      </w:r>
      <w:r w:rsidR="00836FA5">
        <w:t>y all parties have access to</w:t>
      </w:r>
      <w:r>
        <w:t xml:space="preserve"> identical and correct records </w:t>
      </w:r>
      <w:r>
        <w:fldChar w:fldCharType="begin"/>
      </w:r>
      <w:r>
        <w:instrText xml:space="preserve"> ADDIN ZOTERO_ITEM CSL_CITATION {"citationID":"5yyFB3cH","properties":{"formattedCitation":"(Iansiti &amp; Lakhani, 2017; Moll &amp; Yigitbasioglu, 2019)","plainCitation":"(Iansiti &amp; Lakhani, 2017; Moll &amp; Yigitbasioglu, 2019)","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schema":"https://github.com/citation-style-language/schema/raw/master/csl-citation.json"} </w:instrText>
      </w:r>
      <w:r>
        <w:fldChar w:fldCharType="separate"/>
      </w:r>
      <w:r w:rsidRPr="00D12488">
        <w:rPr>
          <w:rFonts w:ascii="Calibri" w:hAnsi="Calibri" w:cs="Calibri"/>
        </w:rPr>
        <w:t>(Iansiti &amp; Lakhani, 2017; Moll &amp; Yigitbasioglu, 2019)</w:t>
      </w:r>
      <w:r>
        <w:fldChar w:fldCharType="end"/>
      </w:r>
      <w:r w:rsidR="00836FA5">
        <w:t xml:space="preserve">. </w:t>
      </w:r>
      <w:r>
        <w:t xml:space="preserve">Furthermore, peer-to-peer interconnected ledgers ensure that updates in any one ledger </w:t>
      </w:r>
      <w:r w:rsidR="00E257A6">
        <w:t xml:space="preserve">are </w:t>
      </w:r>
      <w:r>
        <w:t>visible and accessible to all</w:t>
      </w:r>
      <w:r w:rsidR="00836FA5">
        <w:t>. Furthermore, blockchain is a perpetually expanding, distributed yet shared ledger secured cryptographically, using digital fingerprints</w:t>
      </w:r>
      <w:r>
        <w:t xml:space="preserve"> </w:t>
      </w:r>
      <w:r w:rsidR="007037F0">
        <w:fldChar w:fldCharType="begin"/>
      </w:r>
      <w:r w:rsidR="007037F0">
        <w:instrText xml:space="preserve"> ADDIN ZOTERO_ITEM CSL_CITATION {"citationID":"hu2i1NGn","properties":{"formattedCitation":"(Treleaven et al., 2017)","plainCitation":"(Treleaven et al., 2017)","noteIndex":0},"citationItems":[{"id":97,"uris":["http://zotero.org/users/6724863/items/RXJ2SFR4"],"uri":["http://zotero.org/users/6724863/items/RXJ2SFR4"],"itemData":{"id":97,"type":"article-journal","title":"Blockchain Technology in Finance","container-title":"Computer","page":"14-17","volume":"50","issue":"9","source":"IEEE Xplore","abstract":"The banking and financial-services industry has taken notice of blockchain technology’s many advantages. This special issue explores its unlikely origins, tremendous impact, implementation challenges, and enormous potential. The web extra at https://youtu.be/wPFxKnlu1bA features R3’s Tim Swanson as he interviews global experts on blockchain technology for finance.","DOI":"10.1109/MC.2017.3571047","ISSN":"1558-0814","author":[{"family":"Treleaven","given":"Philip"},{"family":"Gendal Brown","given":"Richard"},{"family":"Yang","given":"Danny"}],"issued":{"date-parts":[["2017"]]}}}],"schema":"https://github.com/citation-style-language/schema/raw/master/csl-citation.json"} </w:instrText>
      </w:r>
      <w:r w:rsidR="007037F0">
        <w:fldChar w:fldCharType="separate"/>
      </w:r>
      <w:r w:rsidR="007037F0" w:rsidRPr="007037F0">
        <w:rPr>
          <w:rFonts w:ascii="Calibri" w:hAnsi="Calibri" w:cs="Calibri"/>
        </w:rPr>
        <w:t>(Treleaven et al., 2017)</w:t>
      </w:r>
      <w:r w:rsidR="007037F0">
        <w:fldChar w:fldCharType="end"/>
      </w:r>
      <w:r w:rsidR="007037F0">
        <w:t>.</w:t>
      </w:r>
      <w:r w:rsidR="00085B0A">
        <w:t xml:space="preserve"> </w:t>
      </w:r>
    </w:p>
    <w:p w:rsidR="00B36FAF" w:rsidRDefault="00FC4D19" w:rsidP="00050246">
      <w:pPr>
        <w:spacing w:line="360" w:lineRule="auto"/>
      </w:pPr>
      <w:r>
        <w:t xml:space="preserve">In order to add new blocks to the chain, cryptocurrency mining is adopted which entails deciphering a mathematical </w:t>
      </w:r>
      <w:r w:rsidR="00616CBB">
        <w:t>conundrum</w:t>
      </w:r>
      <w:r>
        <w:t xml:space="preserve"> via large intricate computations</w:t>
      </w:r>
      <w:r w:rsidR="00616CBB">
        <w:t>,</w:t>
      </w:r>
      <w:r>
        <w:t xml:space="preserve"> until the target value is reached. In the physical world, this </w:t>
      </w:r>
      <w:r w:rsidR="00616CBB">
        <w:t>is like</w:t>
      </w:r>
      <w:r>
        <w:t xml:space="preserve"> using trial and error to arrive at the correct combination for a safe. </w:t>
      </w:r>
      <w:r w:rsidR="00616CBB">
        <w:t>Miners on the network</w:t>
      </w:r>
      <w:r w:rsidR="00994218">
        <w:t xml:space="preserve"> compete to find blocks by solving the conundrum quickest; and add these to the chain. In return, they are rewarded in new cryptocurrency. Each block needs to contain a proof-of-work, which is ratified by other nodes on the network. This ensures the security and tamper-</w:t>
      </w:r>
      <w:r w:rsidR="00994218">
        <w:lastRenderedPageBreak/>
        <w:t xml:space="preserve">resistance of the chain </w:t>
      </w:r>
      <w:r w:rsidR="00994218">
        <w:fldChar w:fldCharType="begin"/>
      </w:r>
      <w:r w:rsidR="00994218">
        <w:instrText xml:space="preserve"> ADDIN ZOTERO_ITEM CSL_CITATION {"citationID":"lW0Of6Fs","properties":{"formattedCitation":"(Flint, 2014; Moll &amp; Yigitbasioglu, 2019)","plainCitation":"(Flint, 2014; Moll &amp; Yigitbasioglu, 2019)","noteIndex":0},"citationItems":[{"id":102,"uris":["http://zotero.org/users/6724863/items/C3RKET4V"],"uri":["http://zotero.org/users/6724863/items/C3RKET4V"],"itemData":{"id":102,"type":"article-journal","title":"Computers and Internet: Are All Modern Currencies Not Virtual? – The Bitcoin Phenomenon","container-title":"Business Law Review","page":"60-62","volume":"35","issue":"2","source":"Zotero","language":"en","author":[{"family":"Flint","given":"David"}],"issued":{"date-parts":[["2014"]]}}},{"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schema":"https://github.com/citation-style-language/schema/raw/master/csl-citation.json"} </w:instrText>
      </w:r>
      <w:r w:rsidR="00994218">
        <w:fldChar w:fldCharType="separate"/>
      </w:r>
      <w:r w:rsidR="00994218" w:rsidRPr="00994218">
        <w:rPr>
          <w:rFonts w:ascii="Calibri" w:hAnsi="Calibri" w:cs="Calibri"/>
        </w:rPr>
        <w:t>(Flint, 2014; Moll &amp; Yigitbasioglu, 2019)</w:t>
      </w:r>
      <w:r w:rsidR="00994218">
        <w:fldChar w:fldCharType="end"/>
      </w:r>
      <w:r w:rsidR="00994218">
        <w:t xml:space="preserve">. </w:t>
      </w:r>
      <w:r w:rsidR="00FE4515">
        <w:t xml:space="preserve">The system is set up so that there is a limit on the amount of cryptocurrency released into circulation. Blockchain, therefore is established on the principle of simultaneous cooperation and competition within the network </w:t>
      </w:r>
      <w:r w:rsidR="00FE4515">
        <w:fldChar w:fldCharType="begin"/>
      </w:r>
      <w:r w:rsidR="00FE4515">
        <w:instrText xml:space="preserve"> ADDIN ZOTERO_ITEM CSL_CITATION {"citationID":"crXxQlqW","properties":{"formattedCitation":"(Narayan &amp; Tidstr\\uc0\\u246{}m, 2020)","plainCitation":"(Narayan &amp; Tidström, 2020)","noteIndex":0},"citationItems":[{"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FE4515">
        <w:fldChar w:fldCharType="separate"/>
      </w:r>
      <w:r w:rsidR="00FE4515" w:rsidRPr="00FE4515">
        <w:rPr>
          <w:rFonts w:ascii="Calibri" w:hAnsi="Calibri" w:cs="Calibri"/>
          <w:szCs w:val="24"/>
        </w:rPr>
        <w:t>(Narayan &amp; Tidström, 2020)</w:t>
      </w:r>
      <w:r w:rsidR="00FE4515">
        <w:fldChar w:fldCharType="end"/>
      </w:r>
      <w:r w:rsidR="00FE4515">
        <w:t>.</w:t>
      </w:r>
    </w:p>
    <w:p w:rsidR="004A64A9" w:rsidRDefault="004A64A9" w:rsidP="00050246">
      <w:pPr>
        <w:spacing w:line="360" w:lineRule="auto"/>
      </w:pPr>
      <w:r>
        <w:t xml:space="preserve">Blockchain </w:t>
      </w:r>
      <w:r w:rsidR="0028637C">
        <w:t xml:space="preserve">2.0 </w:t>
      </w:r>
      <w:r>
        <w:t xml:space="preserve">technology can also </w:t>
      </w:r>
      <w:r w:rsidR="0028637C">
        <w:t>b</w:t>
      </w:r>
      <w:r>
        <w:t xml:space="preserve">e employed to implement automation of transactions </w:t>
      </w:r>
      <w:r>
        <w:fldChar w:fldCharType="begin"/>
      </w:r>
      <w:r>
        <w:instrText xml:space="preserve"> ADDIN ZOTERO_ITEM CSL_CITATION {"citationID":"zZOvBY7e","properties":{"formattedCitation":"(Iansiti &amp; Lakhani, 2017; Moll &amp; Yigitbasioglu, 2019)","plainCitation":"(Iansiti &amp; Lakhani, 2017; Moll &amp; Yigitbasioglu, 2019)","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schema":"https://github.com/citation-style-language/schema/raw/master/csl-citation.json"} </w:instrText>
      </w:r>
      <w:r>
        <w:fldChar w:fldCharType="separate"/>
      </w:r>
      <w:r w:rsidRPr="00F05E0A">
        <w:rPr>
          <w:rFonts w:ascii="Calibri" w:hAnsi="Calibri" w:cs="Calibri"/>
        </w:rPr>
        <w:t>(Iansiti &amp; Lakhani, 2017; Moll &amp; Yigitbasioglu, 2019)</w:t>
      </w:r>
      <w:r>
        <w:fldChar w:fldCharType="end"/>
      </w:r>
      <w:r>
        <w:t xml:space="preserve">, which can be set up via </w:t>
      </w:r>
      <w:r w:rsidR="0018018F">
        <w:t>digital</w:t>
      </w:r>
      <w:r w:rsidR="000769CB">
        <w:t>, self-executing</w:t>
      </w:r>
      <w:r w:rsidR="0018018F">
        <w:t xml:space="preserve"> </w:t>
      </w:r>
      <w:r>
        <w:t xml:space="preserve">‘smart contracts’ </w:t>
      </w:r>
      <w:r>
        <w:fldChar w:fldCharType="begin"/>
      </w:r>
      <w:r>
        <w:instrText xml:space="preserve"> ADDIN ZOTERO_ITEM CSL_CITATION {"citationID":"obLWB6Dh","properties":{"formattedCitation":"(Xu et al., 2019)","plainCitation":"(Xu et al., 2019)","noteIndex":0},"citationItems":[{"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fldChar w:fldCharType="separate"/>
      </w:r>
      <w:r w:rsidRPr="00616CBB">
        <w:rPr>
          <w:rFonts w:ascii="Calibri" w:hAnsi="Calibri" w:cs="Calibri"/>
        </w:rPr>
        <w:t>(Xu et al., 2019)</w:t>
      </w:r>
      <w:r>
        <w:fldChar w:fldCharType="end"/>
      </w:r>
      <w:r>
        <w:t xml:space="preserve">. </w:t>
      </w:r>
      <w:r w:rsidR="00273987">
        <w:t>This concept was initiated by Ethereum, a blockchain platform; although the concept was fi</w:t>
      </w:r>
      <w:r w:rsidR="0018018F">
        <w:t xml:space="preserve">rst coined by Nick Szabo in 1993, but the lack of infrastructure prevented its implementation </w:t>
      </w:r>
      <w:r w:rsidR="0018018F">
        <w:fldChar w:fldCharType="begin"/>
      </w:r>
      <w:r w:rsidR="00B644CD">
        <w:instrText xml:space="preserve"> ADDIN ZOTERO_ITEM CSL_CITATION {"citationID":"oW7xNzdi","properties":{"formattedCitation":"(Szabo, 1997)","plainCitation":"(Szabo, 1997)","noteIndex":0},"citationItems":[{"id":114,"uris":["http://zotero.org/users/6724863/items/XE9JV28I"],"uri":["http://zotero.org/users/6724863/items/XE9JV28I"],"itemData":{"id":114,"type":"article-journal","title":"Formalizing and securing relationships on public networks.","container-title":"First Monday","volume":"2","issue":"9","URL":"http://firstmonday.org/ojs/index.php/fm/article/view/548/469","author":[{"family":"Szabo","given":"Nick"}],"issued":{"date-parts":[["1997"]]},"accessed":{"date-parts":[["2020",6,7]]}}}],"schema":"https://github.com/citation-style-language/schema/raw/master/csl-citation.json"} </w:instrText>
      </w:r>
      <w:r w:rsidR="0018018F">
        <w:fldChar w:fldCharType="separate"/>
      </w:r>
      <w:r w:rsidR="00B644CD" w:rsidRPr="00B644CD">
        <w:rPr>
          <w:rFonts w:ascii="Calibri" w:hAnsi="Calibri" w:cs="Calibri"/>
        </w:rPr>
        <w:t>(Szabo, 1997)</w:t>
      </w:r>
      <w:r w:rsidR="0018018F">
        <w:fldChar w:fldCharType="end"/>
      </w:r>
      <w:r w:rsidR="00273987">
        <w:t xml:space="preserve">. Smart contracts are </w:t>
      </w:r>
      <w:r w:rsidR="0028637C">
        <w:t>defined by</w:t>
      </w:r>
      <w:r w:rsidR="00273987">
        <w:t xml:space="preserve"> </w:t>
      </w:r>
      <w:r w:rsidR="000769CB">
        <w:t>pre-specified</w:t>
      </w:r>
      <w:r w:rsidR="0028637C">
        <w:t xml:space="preserve"> terms, incorporating rules and penalties, set up on the blockchain employing a Turing-complete contracting </w:t>
      </w:r>
      <w:r w:rsidR="0028637C" w:rsidRPr="00E45829">
        <w:t>language</w:t>
      </w:r>
      <w:r w:rsidR="00B644CD" w:rsidRPr="00E45829">
        <w:t xml:space="preserve"> </w:t>
      </w:r>
      <w:r w:rsidR="00B644CD" w:rsidRPr="00E45829">
        <w:fldChar w:fldCharType="begin"/>
      </w:r>
      <w:r w:rsidR="00BF5A16">
        <w:instrText xml:space="preserve"> ADDIN ZOTERO_ITEM CSL_CITATION {"citationID":"gtezEjQh","properties":{"formattedCitation":"(Lai &amp; Lee Kuo Chen, 2017)","plainCitation":"(Lai &amp; Lee Kuo Chen, 2017)","noteIndex":0},"citationItems":[{"id":115,"uris":["http://zotero.org/users/6724863/items/48AHVU9B"],"uri":["http://zotero.org/users/6724863/items/48AHVU9B"],"itemData":{"id":115,"type":"chapter","title":"Blockchain - From Public to Private","container-title":"Handbook of Blockchain, Digital Finance, and Inclusion.","publisher":"Academic Press","author":[{"family":"Lai","given":"Roy"},{"family":"Lee Kuo Chen","given":"David"}],"editor":[{"family":"Lai","given":"Roy"}],"issued":{"date-parts":[["2017"]]}}}],"schema":"https://github.com/citation-style-language/schema/raw/master/csl-citation.json"} </w:instrText>
      </w:r>
      <w:r w:rsidR="00B644CD" w:rsidRPr="00E45829">
        <w:fldChar w:fldCharType="separate"/>
      </w:r>
      <w:r w:rsidR="00BF5A16" w:rsidRPr="00BF5A16">
        <w:rPr>
          <w:rFonts w:ascii="Calibri" w:hAnsi="Calibri" w:cs="Calibri"/>
        </w:rPr>
        <w:t>(Lai &amp; Lee Kuo Chen, 2017)</w:t>
      </w:r>
      <w:r w:rsidR="00B644CD" w:rsidRPr="00E45829">
        <w:fldChar w:fldCharType="end"/>
      </w:r>
      <w:r w:rsidR="0028637C" w:rsidRPr="00E45829">
        <w:t>.</w:t>
      </w:r>
      <w:r w:rsidR="0028637C">
        <w:t xml:space="preserve"> This facilitates the setting-up and auto-execution of complex contracts </w:t>
      </w:r>
      <w:r w:rsidR="0028637C">
        <w:fldChar w:fldCharType="begin"/>
      </w:r>
      <w:r w:rsidR="0028637C">
        <w:instrText xml:space="preserve"> ADDIN ZOTERO_ITEM CSL_CITATION {"citationID":"iQFhFn7h","properties":{"formattedCitation":"(Moll &amp; Yigitbasioglu, 2019; Omohundro, 2014)","plainCitation":"(Moll &amp; Yigitbasioglu, 2019; Omohundro, 2014)","noteIndex":0},"citationItems":[{"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id":104,"uris":["http://zotero.org/users/6724863/items/6NTD4N5Y"],"uri":["http://zotero.org/users/6724863/items/6NTD4N5Y"],"itemData":{"id":104,"type":"article-journal","title":"Cryptocurrencies, smart contracts, and artificial intelligence","container-title":"AI Matters","page":"19-21","volume":"1","issue":"2","source":"DOI.org (Crossref)","DOI":"10.1145/2685328.2685334","ISSN":"2372-3483, 2372-3483","journalAbbreviation":"AI Matters","language":"en","author":[{"family":"Omohundro","given":"Steve"}],"issued":{"date-parts":[["2014",12,19]]}}}],"schema":"https://github.com/citation-style-language/schema/raw/master/csl-citation.json"} </w:instrText>
      </w:r>
      <w:r w:rsidR="0028637C">
        <w:fldChar w:fldCharType="separate"/>
      </w:r>
      <w:r w:rsidR="0028637C" w:rsidRPr="0028637C">
        <w:rPr>
          <w:rFonts w:ascii="Calibri" w:hAnsi="Calibri" w:cs="Calibri"/>
        </w:rPr>
        <w:t>(Moll &amp; Yigitbasioglu, 2019; Omohundro, 2014)</w:t>
      </w:r>
      <w:r w:rsidR="0028637C">
        <w:fldChar w:fldCharType="end"/>
      </w:r>
      <w:r w:rsidR="001F0933">
        <w:t xml:space="preserve">. These contract terms are openly visible to all nodes on the network or blockchain </w:t>
      </w:r>
      <w:r w:rsidR="001F0933">
        <w:fldChar w:fldCharType="begin"/>
      </w:r>
      <w:r w:rsidR="001F0933">
        <w:instrText xml:space="preserve"> ADDIN ZOTERO_ITEM CSL_CITATION {"citationID":"34cSzEIq","properties":{"formattedCitation":"(Moll &amp; Yigitbasioglu, 2019)","plainCitation":"(Moll &amp; Yigitbasioglu, 2019)","noteIndex":0},"citationItems":[{"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schema":"https://github.com/citation-style-language/schema/raw/master/csl-citation.json"} </w:instrText>
      </w:r>
      <w:r w:rsidR="001F0933">
        <w:fldChar w:fldCharType="separate"/>
      </w:r>
      <w:r w:rsidR="001F0933" w:rsidRPr="001F0933">
        <w:rPr>
          <w:rFonts w:ascii="Calibri" w:hAnsi="Calibri" w:cs="Calibri"/>
        </w:rPr>
        <w:t>(Moll &amp; Yigitbasioglu, 2019)</w:t>
      </w:r>
      <w:r w:rsidR="001F0933">
        <w:fldChar w:fldCharType="end"/>
      </w:r>
      <w:r w:rsidR="001F0933">
        <w:t xml:space="preserve">. </w:t>
      </w:r>
      <w:r w:rsidR="00BD548D">
        <w:t>A smart contract is triggered when it receives data which is assessed in terms of the pre-defined contractual terms. If the pre-set conditions are met, the required outcome is generated i.e. completion of the transaction, otherwise</w:t>
      </w:r>
      <w:r w:rsidR="00E257A6">
        <w:t>,</w:t>
      </w:r>
      <w:r w:rsidR="00BD548D">
        <w:t xml:space="preserve"> an error message is released, which is </w:t>
      </w:r>
      <w:r w:rsidR="00705410" w:rsidRPr="00705410">
        <w:rPr>
          <w:highlight w:val="yellow"/>
        </w:rPr>
        <w:t>discernible</w:t>
      </w:r>
      <w:r w:rsidR="00705410">
        <w:t xml:space="preserve"> </w:t>
      </w:r>
      <w:r w:rsidR="00BD548D">
        <w:t xml:space="preserve">to all nodes on the smart contract blockchain </w:t>
      </w:r>
      <w:r w:rsidR="001F5227">
        <w:fldChar w:fldCharType="begin"/>
      </w:r>
      <w:r w:rsidR="001F5227">
        <w:instrText xml:space="preserve"> ADDIN ZOTERO_ITEM CSL_CITATION {"citationID":"EoIIVEvU","properties":{"formattedCitation":"(Rozario &amp; Vasarhelyi, 2018)","plainCitation":"(Rozario &amp; Vasarhelyi, 2018)","noteIndex":0},"citationItems":[{"id":107,"uris":["http://zotero.org/users/6724863/items/R6ICT7UL"],"uri":["http://zotero.org/users/6724863/items/R6ICT7UL"],"itemData":{"id":107,"type":"article-journal","title":"Auditing with Smart Contracts","container-title":"The International Journal of Digital Accounting Research","page":"1-27","volume":"18","source":"DOI.org (Crossref)","DOI":"10.4192/1577-8517-v18_1","journalAbbreviation":"IJDAR","author":[{"family":"Rozario","given":"Andrea M."},{"family":"Vasarhelyi","given":"Miklos A."}],"issued":{"date-parts":[["2018"]]}}}],"schema":"https://github.com/citation-style-language/schema/raw/master/csl-citation.json"} </w:instrText>
      </w:r>
      <w:r w:rsidR="001F5227">
        <w:fldChar w:fldCharType="separate"/>
      </w:r>
      <w:r w:rsidR="001F5227" w:rsidRPr="001F5227">
        <w:rPr>
          <w:rFonts w:ascii="Calibri" w:hAnsi="Calibri" w:cs="Calibri"/>
        </w:rPr>
        <w:t>(Rozario &amp; Vasarhelyi, 2018)</w:t>
      </w:r>
      <w:r w:rsidR="001F5227">
        <w:fldChar w:fldCharType="end"/>
      </w:r>
      <w:r w:rsidR="00BD548D">
        <w:t xml:space="preserve">. </w:t>
      </w:r>
      <w:r w:rsidR="00BA62DF">
        <w:t>The diversified implementation of smart contracts in different fields also promises to lower the cost of transactions.</w:t>
      </w:r>
      <w:r w:rsidR="0028637C">
        <w:t xml:space="preserve">  </w:t>
      </w:r>
    </w:p>
    <w:p w:rsidR="00616CBB" w:rsidRDefault="00357A21" w:rsidP="00050246">
      <w:pPr>
        <w:spacing w:line="360" w:lineRule="auto"/>
      </w:pPr>
      <w:r>
        <w:t xml:space="preserve">Blockchain technology was developed as a communication tool between different </w:t>
      </w:r>
      <w:r w:rsidR="00A465ED">
        <w:t xml:space="preserve">ledgers to upgrade digital currency transactions simultaneously and irreversibly. </w:t>
      </w:r>
      <w:r w:rsidR="00D90184">
        <w:t>The primary application of blockchain being</w:t>
      </w:r>
      <w:r w:rsidR="00A479D3">
        <w:t>,</w:t>
      </w:r>
      <w:r w:rsidR="00D90184">
        <w:t xml:space="preserve"> recording the cryptocurrency bitcoin’s usage and transactions. </w:t>
      </w:r>
      <w:r w:rsidR="00A465ED">
        <w:t>Since its initial application in cryptocurrencies</w:t>
      </w:r>
      <w:r w:rsidR="00EA68FF">
        <w:t xml:space="preserve"> and evolution to implement smart contracts</w:t>
      </w:r>
      <w:r w:rsidR="00A465ED">
        <w:t xml:space="preserve">, blockchain application has extended to the banking </w:t>
      </w:r>
      <w:r w:rsidR="00D73C64">
        <w:t>and</w:t>
      </w:r>
      <w:r w:rsidR="00A465ED">
        <w:t xml:space="preserve"> finance sector </w:t>
      </w:r>
      <w:r w:rsidR="00A465ED">
        <w:fldChar w:fldCharType="begin"/>
      </w:r>
      <w:r w:rsidR="00A465ED">
        <w:instrText xml:space="preserve"> ADDIN ZOTERO_ITEM CSL_CITATION {"citationID":"b3zaRqdz","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A465ED">
        <w:fldChar w:fldCharType="separate"/>
      </w:r>
      <w:r w:rsidR="00A465ED" w:rsidRPr="00A465ED">
        <w:rPr>
          <w:rFonts w:ascii="Calibri" w:hAnsi="Calibri" w:cs="Calibri"/>
        </w:rPr>
        <w:t>(Iansiti &amp; Lakhani, 2017)</w:t>
      </w:r>
      <w:r w:rsidR="00A465ED">
        <w:fldChar w:fldCharType="end"/>
      </w:r>
      <w:r w:rsidR="00A465ED">
        <w:t xml:space="preserve"> and </w:t>
      </w:r>
      <w:r w:rsidR="006D6FFD">
        <w:t xml:space="preserve">accounting </w:t>
      </w:r>
      <w:r w:rsidR="00D73C64">
        <w:t xml:space="preserve">field </w:t>
      </w:r>
      <w:r w:rsidR="00D73C64">
        <w:fldChar w:fldCharType="begin"/>
      </w:r>
      <w:r w:rsidR="00D73C64">
        <w:instrText xml:space="preserve"> ADDIN ZOTERO_ITEM CSL_CITATION {"citationID":"B4XdEIOr","properties":{"formattedCitation":"(Moll &amp; Yigitbasioglu, 2019)","plainCitation":"(Moll &amp; Yigitbasioglu, 2019)","noteIndex":0},"citationItems":[{"id":87,"uris":["http://zotero.org/users/6724863/items/UEVVYSC7"],"uri":["http://zotero.org/users/6724863/items/UEVVYSC7"],"itemData":{"id":87,"type":"article-journal","title":"The role of internet-related technologies in shaping the work of accountants: New directions for accounting research","container-title":"The British Accounting Review","page":"100833","volume":"51","issue":"6","source":"DOI.org (Crossref)","DOI":"10.1016/j.bar.2019.04.002","ISSN":"08908389","title-short":"The role of internet-related technologies in shaping the work of accountants","journalAbbreviation":"The British Accounting Review","language":"en","author":[{"family":"Moll","given":"Jodie"},{"family":"Yigitbasioglu","given":"Ogan"}],"issued":{"date-parts":[["2019",11]]}}}],"schema":"https://github.com/citation-style-language/schema/raw/master/csl-citation.json"} </w:instrText>
      </w:r>
      <w:r w:rsidR="00D73C64">
        <w:fldChar w:fldCharType="separate"/>
      </w:r>
      <w:r w:rsidR="00D73C64" w:rsidRPr="00D73C64">
        <w:rPr>
          <w:rFonts w:ascii="Calibri" w:hAnsi="Calibri" w:cs="Calibri"/>
        </w:rPr>
        <w:t>(Moll &amp; Yigitbasioglu, 2019)</w:t>
      </w:r>
      <w:r w:rsidR="00D73C64">
        <w:fldChar w:fldCharType="end"/>
      </w:r>
      <w:r w:rsidR="00D73C64">
        <w:t xml:space="preserve">. Blockchain </w:t>
      </w:r>
      <w:r w:rsidR="00A465ED">
        <w:t xml:space="preserve">is subsequently being </w:t>
      </w:r>
      <w:r w:rsidR="00D73C64">
        <w:t>experimented with</w:t>
      </w:r>
      <w:r w:rsidR="00A465ED">
        <w:t xml:space="preserve"> and </w:t>
      </w:r>
      <w:r w:rsidR="00D73C64">
        <w:t xml:space="preserve">researched </w:t>
      </w:r>
      <w:r w:rsidR="00A465ED">
        <w:t xml:space="preserve">in the health sector </w:t>
      </w:r>
      <w:r w:rsidR="00A465ED">
        <w:fldChar w:fldCharType="begin"/>
      </w:r>
      <w:r w:rsidR="00D73C64">
        <w:instrText xml:space="preserve"> ADDIN ZOTERO_ITEM CSL_CITATION {"citationID":"mHqkj8gd","properties":{"formattedCitation":"(Engelhardt, 2017; Radanovi\\uc0\\u263{} &amp; Liki\\uc0\\u263{}, 2018)","plainCitation":"(Engelhardt, 2017; Radanović &amp; Likić, 2018)","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id":88,"uris":["http://zotero.org/users/6724863/items/UM4UKUZW"],"uri":["http://zotero.org/users/6724863/items/UM4UKUZW"],"itemData":{"id":88,"type":"article-journal","title":"Opportunities for Use of Blockchain Technology in Medicine","container-title":"Applied Health Economics and Health Policy","page":"583-590","volume":"16","issue":"5","source":"DOI.org (Crossref)","DOI":"10.1007/s40258-018-0412-8","ISSN":"1175-5652, 1179-1896","journalAbbreviation":"Appl Health Econ Health Policy","language":"en","author":[{"family":"Radanović","given":"Igor"},{"family":"Likić","given":"Robert"}],"issued":{"date-parts":[["2018",10]]}}}],"schema":"https://github.com/citation-style-language/schema/raw/master/csl-citation.json"} </w:instrText>
      </w:r>
      <w:r w:rsidR="00A465ED">
        <w:fldChar w:fldCharType="separate"/>
      </w:r>
      <w:r w:rsidR="00D73C64" w:rsidRPr="00D73C64">
        <w:rPr>
          <w:rFonts w:ascii="Calibri" w:hAnsi="Calibri" w:cs="Calibri"/>
          <w:szCs w:val="24"/>
        </w:rPr>
        <w:t>(Engelhardt, 2017; Radanović &amp; Likić, 2018)</w:t>
      </w:r>
      <w:r w:rsidR="00A465ED">
        <w:fldChar w:fldCharType="end"/>
      </w:r>
      <w:r w:rsidR="00A465ED">
        <w:t xml:space="preserve">, supply chain management </w:t>
      </w:r>
      <w:r w:rsidR="00A465ED">
        <w:fldChar w:fldCharType="begin"/>
      </w:r>
      <w:r w:rsidR="006D6FFD">
        <w:instrText xml:space="preserve"> ADDIN ZOTERO_ITEM CSL_CITATION {"citationID":"3mpIt8Hy","properties":{"formattedCitation":"(Saberi et al., 2019; Schmidt &amp; Wagner, 2019)","plainCitation":"(Saberi et al., 2019; Schmidt &amp; Wagner, 2019)","noteIndex":0},"citationItems":[{"id":81,"uris":["http://zotero.org/users/6724863/items/2LAHVNQK"],"uri":["http://zotero.org/users/6724863/items/2LAHVNQK"],"itemData":{"id":81,"type":"article-journal","title":"Blockchain technology and its relationships to sustainable supply chain management","container-title":"International Journal of Production Research","page":"2117-2135","volume":"57","issue":"7","source":"DOI.org (Crossref)","DOI":"10.1080/00207543.2018.1533261","ISSN":"0020-7543, 1366-588X","journalAbbreviation":"International Journal of Production Research","language":"en","author":[{"family":"Saberi","given":"Sara"},{"family":"Kouhizadeh","given":"Mahtab"},{"family":"Sarkis","given":"Joseph"},{"family":"Shen","given":"Lejia"}],"issued":{"date-parts":[["2019",4,3]]}}},{"id":83,"uris":["http://zotero.org/users/6724863/items/9KTZUFQ7"],"uri":["http://zotero.org/users/6724863/items/9KTZUFQ7"],"itemData":{"id":83,"type":"article-journal","title":"Blockchain and supply chain relations: A transaction cost theory perspective","container-title":"Journal of Purchasing and Supply Management","page":"100552","volume":"25","issue":"4","source":"DOI.org (Crossref)","DOI":"10.1016/j.pursup.2019.100552","ISSN":"14784092","title-short":"Blockchain and supply chain relations","journalAbbreviation":"Journal of Purchasing and Supply Management","language":"en","author":[{"family":"Schmidt","given":"Christoph G."},{"family":"Wagner","given":"Stephan M."}],"issued":{"date-parts":[["2019",10]]}}}],"schema":"https://github.com/citation-style-language/schema/raw/master/csl-citation.json"} </w:instrText>
      </w:r>
      <w:r w:rsidR="00A465ED">
        <w:fldChar w:fldCharType="separate"/>
      </w:r>
      <w:r w:rsidR="006D6FFD" w:rsidRPr="006D6FFD">
        <w:rPr>
          <w:rFonts w:ascii="Calibri" w:hAnsi="Calibri" w:cs="Calibri"/>
        </w:rPr>
        <w:t>(Saberi et al., 2019; Schmidt &amp; Wagner, 2019)</w:t>
      </w:r>
      <w:r w:rsidR="00A465ED">
        <w:fldChar w:fldCharType="end"/>
      </w:r>
      <w:r w:rsidR="00A465ED">
        <w:t xml:space="preserve">, </w:t>
      </w:r>
      <w:r w:rsidR="00D73C64">
        <w:t>marketing, smart technology schemes,</w:t>
      </w:r>
      <w:r w:rsidR="00B36FAF">
        <w:t xml:space="preserve"> insurance </w:t>
      </w:r>
      <w:r w:rsidR="00B36FAF">
        <w:fldChar w:fldCharType="begin"/>
      </w:r>
      <w:r w:rsidR="002F1685">
        <w:instrText xml:space="preserve"> ADDIN ZOTERO_ITEM CSL_CITATION {"citationID":"TC6JLDOx","properties":{"formattedCitation":"(P\\uc0\\u252{}ttgen &amp; Kaulartz, 2017)","plainCitation":"(Püttgen &amp; Kaulartz, 2017)","noteIndex":0},"citationItems":[{"id":116,"uris":["http://zotero.org/users/6724863/items/M3GJIJKU"],"uri":["http://zotero.org/users/6724863/items/M3GJIJKU"],"itemData":{"id":116,"type":"article-journal","title":"Insurance 4.0: The use of blockchain technology and of smart contracts in the Insurance Sector.","container-title":"ERA Forum","page":"249-262","volume":"18","issue":"2","source":"DOI.org (Crossref)","DOI":"10.1007/s12027-017-0479-y","ISSN":"1612-3093, 1863-9038","title-short":"Versicherung 4.0","journalAbbreviation":"ERA Forum","language":"de","author":[{"family":"Püttgen","given":"Frank"},{"family":"Kaulartz","given":"Markus"}],"issued":{"date-parts":[["2017",6]]}}}],"schema":"https://github.com/citation-style-language/schema/raw/master/csl-citation.json"} </w:instrText>
      </w:r>
      <w:r w:rsidR="00B36FAF">
        <w:fldChar w:fldCharType="separate"/>
      </w:r>
      <w:r w:rsidR="002F1685" w:rsidRPr="002F1685">
        <w:rPr>
          <w:rFonts w:ascii="Calibri" w:hAnsi="Calibri" w:cs="Calibri"/>
          <w:szCs w:val="24"/>
        </w:rPr>
        <w:t>(Püttgen &amp; Kaulartz, 2017)</w:t>
      </w:r>
      <w:r w:rsidR="00B36FAF">
        <w:fldChar w:fldCharType="end"/>
      </w:r>
      <w:r w:rsidR="00B36FAF">
        <w:t>,</w:t>
      </w:r>
      <w:r w:rsidR="00D73C64">
        <w:t xml:space="preserve"> patents and copyrights </w:t>
      </w:r>
      <w:r w:rsidR="002E5D39">
        <w:fldChar w:fldCharType="begin"/>
      </w:r>
      <w:r w:rsidR="002E5D39">
        <w:instrText xml:space="preserve"> ADDIN ZOTERO_ITEM CSL_CITATION {"citationID":"fwI1L7YX","properties":{"formattedCitation":"(O\\uc0\\u8217{}Dair &amp; Beaven, 2017)","plainCitation":"(O’Dair &amp; Beaven, 2017)","noteIndex":0},"citationItems":[{"id":89,"uris":["http://zotero.org/users/6724863/items/UDHMP5IR"],"uri":["http://zotero.org/users/6724863/items/UDHMP5IR"],"itemData":{"id":89,"type":"article-journal","title":"The networked record industry: How blockchain technology could transform the record industry","container-title":"Strategic Change","page":"471-480","volume":"26","issue":"5","source":"Wiley Online Library","abstract":"Blockchain technology may have transformational potential for those music industries associated with recorded music, and for the sustainability of music careers. While predictions of widespread disintermediation may have been premature, blockchain technology does appear to have the potential to transform the role of third parties and to make musicians’ careers more sustainable. Blockchains could improve the accuracy and availability of copyright data, facilitate near-instant micropayments for royalties, and significantly improve the transparency of the value chain.","DOI":"10.1002/jsc.2147","ISSN":"1099-1697","title-short":"The networked record industry","language":"en","author":[{"family":"O’Dair","given":"Marcus"},{"family":"Beaven","given":"Zuleika"}],"issued":{"date-parts":[["2017"]]}}}],"schema":"https://github.com/citation-style-language/schema/raw/master/csl-citation.json"} </w:instrText>
      </w:r>
      <w:r w:rsidR="002E5D39">
        <w:fldChar w:fldCharType="separate"/>
      </w:r>
      <w:r w:rsidR="002E5D39" w:rsidRPr="002E5D39">
        <w:rPr>
          <w:rFonts w:ascii="Calibri" w:hAnsi="Calibri" w:cs="Calibri"/>
          <w:szCs w:val="24"/>
        </w:rPr>
        <w:t>(O’Dair &amp; Beaven, 2017)</w:t>
      </w:r>
      <w:r w:rsidR="002E5D39">
        <w:fldChar w:fldCharType="end"/>
      </w:r>
      <w:r w:rsidR="00D73C64">
        <w:t>and so on</w:t>
      </w:r>
      <w:r w:rsidR="002E5D39">
        <w:t>.</w:t>
      </w:r>
      <w:r w:rsidR="00526825">
        <w:t xml:space="preserve"> What makes </w:t>
      </w:r>
      <w:r w:rsidR="0057012A">
        <w:t xml:space="preserve">blockchain </w:t>
      </w:r>
      <w:r w:rsidR="00526825">
        <w:t xml:space="preserve">attractive to different sectors </w:t>
      </w:r>
      <w:r w:rsidR="0057012A">
        <w:t>are</w:t>
      </w:r>
      <w:r w:rsidR="00526825">
        <w:t xml:space="preserve"> the principles underpinning </w:t>
      </w:r>
      <w:r w:rsidR="0057012A">
        <w:t>the technology</w:t>
      </w:r>
      <w:r w:rsidR="00526825">
        <w:t xml:space="preserve">, namely, peer-to-peer sharing, distributed storage capability, </w:t>
      </w:r>
      <w:r w:rsidR="00616CBB">
        <w:t>tamper-resistant security</w:t>
      </w:r>
      <w:r w:rsidR="008E42F5">
        <w:t xml:space="preserve"> and the potential for secure automation</w:t>
      </w:r>
      <w:r w:rsidR="00616CBB">
        <w:t>.</w:t>
      </w:r>
    </w:p>
    <w:p w:rsidR="00616CBB" w:rsidRPr="00050246" w:rsidRDefault="00616CBB" w:rsidP="00050246">
      <w:pPr>
        <w:pStyle w:val="ListParagraph"/>
        <w:numPr>
          <w:ilvl w:val="1"/>
          <w:numId w:val="1"/>
        </w:numPr>
        <w:spacing w:line="360" w:lineRule="auto"/>
        <w:rPr>
          <w:b/>
        </w:rPr>
      </w:pPr>
      <w:r w:rsidRPr="00050246">
        <w:rPr>
          <w:b/>
        </w:rPr>
        <w:t>Circular Economy</w:t>
      </w:r>
    </w:p>
    <w:p w:rsidR="00A56D08" w:rsidRDefault="00A56D08" w:rsidP="00050246">
      <w:pPr>
        <w:pStyle w:val="ListParagraph"/>
        <w:spacing w:line="360" w:lineRule="auto"/>
      </w:pPr>
    </w:p>
    <w:p w:rsidR="00E43AFD" w:rsidRDefault="00D871C1" w:rsidP="00050246">
      <w:pPr>
        <w:pStyle w:val="ListParagraph"/>
        <w:spacing w:line="360" w:lineRule="auto"/>
        <w:ind w:left="0"/>
      </w:pPr>
      <w:r>
        <w:lastRenderedPageBreak/>
        <w:t xml:space="preserve">The concept of Circular Economy attempts to integrate economic activities </w:t>
      </w:r>
      <w:r w:rsidR="00FF0F9D">
        <w:t>with</w:t>
      </w:r>
      <w:r>
        <w:t xml:space="preserve"> environmental welfare </w:t>
      </w:r>
      <w:r w:rsidR="00FF0F9D">
        <w:t xml:space="preserve">in a sustainable manner </w:t>
      </w:r>
      <w:r w:rsidR="00FF0F9D">
        <w:fldChar w:fldCharType="begin"/>
      </w:r>
      <w:r w:rsidR="00FF0F9D">
        <w:instrText xml:space="preserve"> ADDIN ZOTERO_ITEM CSL_CITATION {"citationID":"0mjGuOa7","properties":{"formattedCitation":"(Murray et al., 2017)","plainCitation":"(Murray et al., 2017)","noteIndex":0},"citationItems":[{"id":40,"uris":["http://zotero.org/users/6724863/items/3S4U5HH3"],"uri":["http://zotero.org/users/6724863/items/3S4U5HH3"],"itemData":{"id":40,"type":"article-journal","title":"The Circular Economy: An Interdisciplinary Exploration of the Concept and Application in a Global Context","container-title":"Journal of Business Ethics","page":"369-380","volume":"140","issue":"3","source":"DOI.org (Crossref)","DOI":"10.1007/s10551-015-2693-2","ISSN":"0167-4544, 1573-0697","title-short":"The Circular Economy","journalAbbreviation":"J Bus Ethics","language":"en","author":[{"family":"Murray","given":"Alan"},{"family":"Skene","given":"Keith"},{"family":"Haynes","given":"Kathryn"}],"issued":{"date-parts":[["2017",2]]}}}],"schema":"https://github.com/citation-style-language/schema/raw/master/csl-citation.json"} </w:instrText>
      </w:r>
      <w:r w:rsidR="00FF0F9D">
        <w:fldChar w:fldCharType="separate"/>
      </w:r>
      <w:r w:rsidR="00FF0F9D" w:rsidRPr="00FF0F9D">
        <w:rPr>
          <w:rFonts w:ascii="Calibri" w:hAnsi="Calibri" w:cs="Calibri"/>
        </w:rPr>
        <w:t>(Murray et al., 2017)</w:t>
      </w:r>
      <w:r w:rsidR="00FF0F9D">
        <w:fldChar w:fldCharType="end"/>
      </w:r>
      <w:r w:rsidR="00FF0F9D">
        <w:t>. The circular economy aims to depart from the p</w:t>
      </w:r>
      <w:r w:rsidR="00122785">
        <w:t xml:space="preserve">ractice of ‘make, use, dispose’ and encourages the cyclical implementation of processes and use of processes. It aims to restrict the depletion of natural resources </w:t>
      </w:r>
      <w:r w:rsidR="00E43F2C">
        <w:t xml:space="preserve">and waste, </w:t>
      </w:r>
      <w:r w:rsidR="00122785">
        <w:t>through its cyclical use</w:t>
      </w:r>
      <w:r w:rsidR="00EC590D">
        <w:t xml:space="preserve"> and embodies </w:t>
      </w:r>
      <w:r w:rsidR="003E0B79">
        <w:t xml:space="preserve">cleaner production through </w:t>
      </w:r>
      <w:r w:rsidR="00EC590D">
        <w:t xml:space="preserve">the </w:t>
      </w:r>
      <w:r w:rsidR="00CF5BC4">
        <w:t>three</w:t>
      </w:r>
      <w:r w:rsidR="00EC590D">
        <w:t xml:space="preserve"> Rs ‘reduce, reuse and recycle’ </w:t>
      </w:r>
      <w:r w:rsidR="00705410" w:rsidRPr="00705410">
        <w:rPr>
          <w:highlight w:val="yellow"/>
        </w:rPr>
        <w:t>(Murray et al., 2017)</w:t>
      </w:r>
      <w:r w:rsidR="00705410">
        <w:t xml:space="preserve">, </w:t>
      </w:r>
      <w:r w:rsidR="00EC590D">
        <w:t>both in the manufacturing and service economy</w:t>
      </w:r>
      <w:r w:rsidR="00122785">
        <w:t xml:space="preserve">. </w:t>
      </w:r>
      <w:r w:rsidR="00E43F2C">
        <w:t>Circular</w:t>
      </w:r>
      <w:r w:rsidR="00122785">
        <w:t xml:space="preserve"> economy defines a new approach to addressing sustainability and </w:t>
      </w:r>
      <w:r w:rsidR="00C301F3">
        <w:t>social responsibility</w:t>
      </w:r>
      <w:r w:rsidR="00122785">
        <w:t xml:space="preserve"> issues</w:t>
      </w:r>
      <w:r w:rsidR="003E0B79">
        <w:t>; paying particular attention to the social aspects of sustainability</w:t>
      </w:r>
      <w:r w:rsidR="00122785">
        <w:t xml:space="preserve">. </w:t>
      </w:r>
      <w:r w:rsidR="003E0B79">
        <w:t xml:space="preserve">It embraces a loop system of economy-environment collaborations creating a closed-loop economy </w:t>
      </w:r>
      <w:r w:rsidR="003E0B79">
        <w:fldChar w:fldCharType="begin"/>
      </w:r>
      <w:r w:rsidR="003E0B79">
        <w:instrText xml:space="preserve"> ADDIN ZOTERO_ITEM CSL_CITATION {"citationID":"IK4GFvab","properties":{"formattedCitation":"(Mathews &amp; Tan, 2011)","plainCitation":"(Mathews &amp; Tan, 2011)","noteIndex":0},"citationItems":[{"id":118,"uris":["http://zotero.org/users/6724863/items/B2XXC97J"],"uri":["http://zotero.org/users/6724863/items/B2XXC97J"],"itemData":{"id":118,"type":"article-journal","title":"Progress towards a circular economy in China: The drivers (and inhibitors) of eco-industrial initiative","container-title":"Journal of Industrial Ecology","page":"435–457","volume":"15","author":[{"family":"Mathews","given":"J. A."},{"family":"Tan","given":"H"}],"issued":{"date-parts":[["2011"]]}}}],"schema":"https://github.com/citation-style-language/schema/raw/master/csl-citation.json"} </w:instrText>
      </w:r>
      <w:r w:rsidR="003E0B79">
        <w:fldChar w:fldCharType="separate"/>
      </w:r>
      <w:r w:rsidR="003E0B79" w:rsidRPr="003E0B79">
        <w:rPr>
          <w:rFonts w:ascii="Calibri" w:hAnsi="Calibri" w:cs="Calibri"/>
        </w:rPr>
        <w:t>(Mathews &amp; Tan, 2011)</w:t>
      </w:r>
      <w:r w:rsidR="003E0B79">
        <w:fldChar w:fldCharType="end"/>
      </w:r>
      <w:r w:rsidR="00816378">
        <w:t xml:space="preserve">. Within the loop, the circular economy aims to keep materials, products and outputs in circulation for the longest time, by preserving their value </w:t>
      </w:r>
      <w:r w:rsidR="00816378">
        <w:fldChar w:fldCharType="begin"/>
      </w:r>
      <w:r w:rsidR="00CD77ED">
        <w:instrText xml:space="preserve"> ADDIN ZOTERO_ITEM CSL_CITATION {"citationID":"WE6UQMCr","properties":{"formattedCitation":"(N. M. P. Bocken et al., 2016)","plainCitation":"(N. M. P. Bocken et al., 2016)","dontUpdate":true,"noteIndex":0},"citationItems":[{"id":49,"uris":["http://zotero.org/users/6724863/items/XXI8GQTI"],"uri":["http://zotero.org/users/6724863/items/XXI8GQTI"],"itemData":{"id":49,"type":"article-journal","title":"Product design and business model strategies for a circular economy","container-title":"Journal of Industrial and Production Engineering","page":"308-320","volume":"33","issue":"5","source":"Taylor and Francis+NEJM","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DOI":"10.1080/21681015.2016.1172124","ISSN":"2168-1015","author":[{"family":"Bocken","given":"Nancy M. P."},{"family":"Pauw","given":"Ingrid","dropping-particle":"de"},{"family":"Bakker","given":"Conny"},{"family":"Grinten","given":"Bram","dropping-particle":"van der"}],"issued":{"date-parts":[["2016",7,3]]}}}],"schema":"https://github.com/citation-style-language/schema/raw/master/csl-citation.json"} </w:instrText>
      </w:r>
      <w:r w:rsidR="00816378">
        <w:fldChar w:fldCharType="separate"/>
      </w:r>
      <w:r w:rsidR="00D871AA" w:rsidRPr="00D871AA">
        <w:rPr>
          <w:rFonts w:ascii="Calibri" w:hAnsi="Calibri" w:cs="Calibri"/>
        </w:rPr>
        <w:t>(Bocken et al., 2016)</w:t>
      </w:r>
      <w:r w:rsidR="00816378">
        <w:fldChar w:fldCharType="end"/>
      </w:r>
      <w:r w:rsidR="00816378">
        <w:t>.</w:t>
      </w:r>
      <w:r w:rsidR="003E0B79">
        <w:t xml:space="preserve"> </w:t>
      </w:r>
      <w:r w:rsidR="00F345FB">
        <w:t xml:space="preserve">Alongside, economic growth while protecting the environment, Circular Economy also aims to create social equality </w:t>
      </w:r>
      <w:r w:rsidR="00F345FB">
        <w:fldChar w:fldCharType="begin"/>
      </w:r>
      <w:r w:rsidR="00F345FB">
        <w:instrText xml:space="preserve"> ADDIN ZOTERO_ITEM CSL_CITATION {"citationID":"LT5TAG3a","properties":{"formattedCitation":"(Xue et al., 2010)","plainCitation":"(Xue et al., 2010)","noteIndex":0},"citationItems":[{"id":119,"uris":["http://zotero.org/users/6724863/items/BHLRFRT8"],"uri":["http://zotero.org/users/6724863/items/BHLRFRT8"],"itemData":{"id":119,"type":"article-journal","title":"Survey of officials’ awareness on circular economy development in China: Based on municipal and county level.","container-title":"Resources, Conservation and Recycling","page":"1296–1302","volume":"54","author":[{"family":"Xue","given":"B"},{"family":"Chen","given":"X. P."},{"family":"Geng","given":"Y"},{"family":"Guo","given":"X. J."},{"family":"Lu","given":"C. P."},{"family":"Zhang","given":"Z. L."}],"issued":{"date-parts":[["2010"]]}}}],"schema":"https://github.com/citation-style-language/schema/raw/master/csl-citation.json"} </w:instrText>
      </w:r>
      <w:r w:rsidR="00F345FB">
        <w:fldChar w:fldCharType="separate"/>
      </w:r>
      <w:r w:rsidR="00F345FB" w:rsidRPr="00F345FB">
        <w:rPr>
          <w:rFonts w:ascii="Calibri" w:hAnsi="Calibri" w:cs="Calibri"/>
        </w:rPr>
        <w:t>(Xue et al., 2010)</w:t>
      </w:r>
      <w:r w:rsidR="00F345FB">
        <w:fldChar w:fldCharType="end"/>
      </w:r>
      <w:r w:rsidR="00F345FB">
        <w:t xml:space="preserve">. </w:t>
      </w:r>
      <w:r w:rsidR="00486272">
        <w:t xml:space="preserve">Murray et al. (2017) also </w:t>
      </w:r>
      <w:r w:rsidR="00917660">
        <w:t xml:space="preserve">highlighted the need for the Circular Economy agenda to </w:t>
      </w:r>
      <w:r w:rsidR="00816378">
        <w:t>focus on achieving</w:t>
      </w:r>
      <w:r w:rsidR="00917660">
        <w:t xml:space="preserve"> social equality. </w:t>
      </w:r>
      <w:r w:rsidR="00122785">
        <w:t xml:space="preserve">In addition to </w:t>
      </w:r>
      <w:r w:rsidR="00E43F2C">
        <w:t xml:space="preserve">being considered by </w:t>
      </w:r>
      <w:r w:rsidR="00F345FB">
        <w:t>some governments</w:t>
      </w:r>
      <w:r w:rsidR="00E43F2C">
        <w:t xml:space="preserve"> like China</w:t>
      </w:r>
      <w:r w:rsidR="00F345FB">
        <w:t>, industry</w:t>
      </w:r>
      <w:r w:rsidR="00E43F2C">
        <w:t xml:space="preserve"> and academics, </w:t>
      </w:r>
      <w:r w:rsidR="00F345FB">
        <w:t>the Circular Economy is</w:t>
      </w:r>
      <w:r w:rsidR="00E43F2C">
        <w:t xml:space="preserve"> being championed by think-tanks in the west like the Ellen MacArthur Foundation </w:t>
      </w:r>
      <w:r w:rsidR="00E43F2C">
        <w:fldChar w:fldCharType="begin"/>
      </w:r>
      <w:r w:rsidR="00816378">
        <w:instrText xml:space="preserve"> ADDIN ZOTERO_ITEM CSL_CITATION {"citationID":"vHpK6BQD","properties":{"formattedCitation":"(MacArthur et al., 2015)","plainCitation":"(MacArthur et al., 2015)","noteIndex":0},"citationItems":[{"id":13,"uris":["http://zotero.org/users/6724863/items/ZBQCDQ5Z"],"uri":["http://zotero.org/users/6724863/items/ZBQCDQ5Z"],"itemData":{"id":13,"type":"article-journal","title":"Growth within: A circular economy vision for a competitive Europe. Report of Ellen MacArthur Foundation.","author":[{"family":"MacArthur","given":"D. E"},{"family":"Zumwinkel","given":"K"},{"family":"Stuchtey","given":"M. R"}],"issued":{"date-parts":[["2015"]]}}}],"schema":"https://github.com/citation-style-language/schema/raw/master/csl-citation.json"} </w:instrText>
      </w:r>
      <w:r w:rsidR="00E43F2C">
        <w:fldChar w:fldCharType="separate"/>
      </w:r>
      <w:r w:rsidR="00816378" w:rsidRPr="00816378">
        <w:rPr>
          <w:rFonts w:ascii="Calibri" w:hAnsi="Calibri" w:cs="Calibri"/>
        </w:rPr>
        <w:t>(MacArthur et al., 2015)</w:t>
      </w:r>
      <w:r w:rsidR="00E43F2C">
        <w:fldChar w:fldCharType="end"/>
      </w:r>
      <w:r w:rsidR="00E43F2C">
        <w:t xml:space="preserve">. </w:t>
      </w:r>
      <w:r w:rsidR="00E31D3E">
        <w:t>Natural resources are finite and irreplaceable, while economic growth and job creation is still a necessity</w:t>
      </w:r>
      <w:r w:rsidR="00F13738">
        <w:t xml:space="preserve">, hence there a need business models fostering sustainable living, production and consumption </w:t>
      </w:r>
      <w:r w:rsidR="00F13738">
        <w:fldChar w:fldCharType="begin"/>
      </w:r>
      <w:r w:rsidR="00F13738">
        <w:instrText xml:space="preserve"> ADDIN ZOTERO_ITEM CSL_CITATION {"citationID":"mqVnx7S6","properties":{"formattedCitation":"(Murray et al., 2017)","plainCitation":"(Murray et al., 2017)","noteIndex":0},"citationItems":[{"id":40,"uris":["http://zotero.org/users/6724863/items/3S4U5HH3"],"uri":["http://zotero.org/users/6724863/items/3S4U5HH3"],"itemData":{"id":40,"type":"article-journal","title":"The Circular Economy: An Interdisciplinary Exploration of the Concept and Application in a Global Context","container-title":"Journal of Business Ethics","page":"369-380","volume":"140","issue":"3","source":"DOI.org (Crossref)","DOI":"10.1007/s10551-015-2693-2","ISSN":"0167-4544, 1573-0697","title-short":"The Circular Economy","journalAbbreviation":"J Bus Ethics","language":"en","author":[{"family":"Murray","given":"Alan"},{"family":"Skene","given":"Keith"},{"family":"Haynes","given":"Kathryn"}],"issued":{"date-parts":[["2017",2]]}}}],"schema":"https://github.com/citation-style-language/schema/raw/master/csl-citation.json"} </w:instrText>
      </w:r>
      <w:r w:rsidR="00F13738">
        <w:fldChar w:fldCharType="separate"/>
      </w:r>
      <w:r w:rsidR="00F13738" w:rsidRPr="00F13738">
        <w:rPr>
          <w:rFonts w:ascii="Calibri" w:hAnsi="Calibri" w:cs="Calibri"/>
        </w:rPr>
        <w:t>(Murray et al., 2017)</w:t>
      </w:r>
      <w:r w:rsidR="00F13738">
        <w:fldChar w:fldCharType="end"/>
      </w:r>
      <w:r w:rsidR="00D524B8">
        <w:t xml:space="preserve"> both in the manufacturing and the service sector</w:t>
      </w:r>
      <w:r w:rsidR="00F13738">
        <w:t>.</w:t>
      </w:r>
      <w:r w:rsidR="00E31D3E">
        <w:t xml:space="preserve">  </w:t>
      </w:r>
      <w:r w:rsidR="00816378">
        <w:t xml:space="preserve">Hence, increasingly, </w:t>
      </w:r>
      <w:r w:rsidR="002B61C3">
        <w:t xml:space="preserve">organisations are keen to adopt the circular economy concept in integrating sustainability into economic activity </w:t>
      </w:r>
      <w:r w:rsidR="002B61C3">
        <w:fldChar w:fldCharType="begin"/>
      </w:r>
      <w:r w:rsidR="00CD77ED">
        <w:instrText xml:space="preserve"> ADDIN ZOTERO_ITEM CSL_CITATION {"citationID":"o0MTeRGt","properties":{"formattedCitation":"(N. M. P. Bocken et al., 2016)","plainCitation":"(N. M. P. Bocken et al., 2016)","dontUpdate":true,"noteIndex":0},"citationItems":[{"id":49,"uris":["http://zotero.org/users/6724863/items/XXI8GQTI"],"uri":["http://zotero.org/users/6724863/items/XXI8GQTI"],"itemData":{"id":49,"type":"article-journal","title":"Product design and business model strategies for a circular economy","container-title":"Journal of Industrial and Production Engineering","page":"308-320","volume":"33","issue":"5","source":"Taylor and Francis+NEJM","abstract":"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DOI":"10.1080/21681015.2016.1172124","ISSN":"2168-1015","author":[{"family":"Bocken","given":"Nancy M. P."},{"family":"Pauw","given":"Ingrid","dropping-particle":"de"},{"family":"Bakker","given":"Conny"},{"family":"Grinten","given":"Bram","dropping-particle":"van der"}],"issued":{"date-parts":[["2016",7,3]]}}}],"schema":"https://github.com/citation-style-language/schema/raw/master/csl-citation.json"} </w:instrText>
      </w:r>
      <w:r w:rsidR="002B61C3">
        <w:fldChar w:fldCharType="separate"/>
      </w:r>
      <w:r w:rsidR="000752D8">
        <w:rPr>
          <w:rFonts w:ascii="Calibri" w:hAnsi="Calibri" w:cs="Calibri"/>
        </w:rPr>
        <w:t>(</w:t>
      </w:r>
      <w:r w:rsidR="000752D8" w:rsidRPr="000752D8">
        <w:rPr>
          <w:rFonts w:ascii="Calibri" w:hAnsi="Calibri" w:cs="Calibri"/>
        </w:rPr>
        <w:t>Bocken et al., 2016)</w:t>
      </w:r>
      <w:r w:rsidR="002B61C3">
        <w:fldChar w:fldCharType="end"/>
      </w:r>
      <w:r w:rsidR="002B61C3">
        <w:t>.</w:t>
      </w:r>
      <w:r w:rsidR="00CB44D3">
        <w:t xml:space="preserve"> Seeking to generate economic value in tandem with sustainability and social welfare is leading firms towards co-creation of sustainable market value through transformative business strategies </w:t>
      </w:r>
      <w:r w:rsidR="00CB44D3">
        <w:fldChar w:fldCharType="begin"/>
      </w:r>
      <w:r w:rsidR="00CB44D3">
        <w:instrText xml:space="preserve"> ADDIN ZOTERO_ITEM CSL_CITATION {"citationID":"wBCLKEKU","properties":{"formattedCitation":"(Loorbach &amp; Wijsman, 2013)","plainCitation":"(Loorbach &amp; Wijsman, 2013)","noteIndex":0},"citationItems":[{"id":126,"uris":["http://zotero.org/users/6724863/items/VWD2FGQK"],"uri":["http://zotero.org/users/6724863/items/VWD2FGQK"],"itemData":{"id":126,"type":"article-journal","title":"Business transition management: exploring a new role for business in sustainability transitions","container-title":"Journal of Cleaner Production","page":"20-28","volume":"45","source":"DOI.org (Crossref)","DOI":"10.1016/j.jclepro.2012.11.002","ISSN":"09596526","title-short":"Business transition management","journalAbbreviation":"Journal of Cleaner Production","language":"en","author":[{"family":"Loorbach","given":"Derk"},{"family":"Wijsman","given":"Katinka"}],"issued":{"date-parts":[["2013",4]]}}}],"schema":"https://github.com/citation-style-language/schema/raw/master/csl-citation.json"} </w:instrText>
      </w:r>
      <w:r w:rsidR="00CB44D3">
        <w:fldChar w:fldCharType="separate"/>
      </w:r>
      <w:r w:rsidR="00CB44D3" w:rsidRPr="00CB44D3">
        <w:rPr>
          <w:rFonts w:ascii="Calibri" w:hAnsi="Calibri" w:cs="Calibri"/>
        </w:rPr>
        <w:t>(Loorbach &amp; Wijsman, 2013)</w:t>
      </w:r>
      <w:r w:rsidR="00CB44D3">
        <w:fldChar w:fldCharType="end"/>
      </w:r>
      <w:r w:rsidR="00CB44D3">
        <w:t xml:space="preserve">. </w:t>
      </w:r>
      <w:r w:rsidR="004B20FF">
        <w:t>In the context of circular economy, Spring and Araujo (2017) propose designing products as distributed networks</w:t>
      </w:r>
      <w:r w:rsidR="00864134">
        <w:t xml:space="preserve"> rather than a unitary product</w:t>
      </w:r>
      <w:r w:rsidR="004059BA">
        <w:t>; with service-value opportunities at various transition points of a product life-cycle</w:t>
      </w:r>
      <w:r w:rsidR="00864134">
        <w:t xml:space="preserve"> </w:t>
      </w:r>
      <w:r w:rsidR="00864134">
        <w:fldChar w:fldCharType="begin"/>
      </w:r>
      <w:r w:rsidR="00864134">
        <w:instrText xml:space="preserve"> ADDIN ZOTERO_ITEM CSL_CITATION {"citationID":"crPuc781","properties":{"formattedCitation":"(Spring &amp; Araujo, 2017)","plainCitation":"(Spring &amp; Araujo, 2017)","noteIndex":0},"citationItems":[{"id":127,"uris":["http://zotero.org/users/6724863/items/JJVDQI2C"],"uri":["http://zotero.org/users/6724863/items/JJVDQI2C"],"itemData":{"id":127,"type":"article-journal","title":"Product biographies in servitization and the circular economy","container-title":"Industrial Marketing Management","page":"126-137","volume":"60","source":"DOI.org (Crossref)","DOI":"10.1016/j.indmarman.2016.07.001","ISSN":"00198501","journalAbbreviation":"Industrial Marketing Management","language":"en","author":[{"family":"Spring","given":"Martin"},{"family":"Araujo","given":"Luis"}],"issued":{"date-parts":[["2017",1]]}}}],"schema":"https://github.com/citation-style-language/schema/raw/master/csl-citation.json"} </w:instrText>
      </w:r>
      <w:r w:rsidR="00864134">
        <w:fldChar w:fldCharType="separate"/>
      </w:r>
      <w:r w:rsidR="00864134" w:rsidRPr="00864134">
        <w:rPr>
          <w:rFonts w:ascii="Calibri" w:hAnsi="Calibri" w:cs="Calibri"/>
        </w:rPr>
        <w:t>(Spring &amp; Araujo, 2017)</w:t>
      </w:r>
      <w:r w:rsidR="00864134">
        <w:fldChar w:fldCharType="end"/>
      </w:r>
      <w:r w:rsidR="00864134">
        <w:t>.</w:t>
      </w:r>
      <w:r w:rsidR="004B20FF">
        <w:t xml:space="preserve"> </w:t>
      </w:r>
    </w:p>
    <w:p w:rsidR="00917660" w:rsidRDefault="00917660" w:rsidP="00050246">
      <w:pPr>
        <w:pStyle w:val="ListParagraph"/>
        <w:spacing w:line="360" w:lineRule="auto"/>
        <w:ind w:left="0"/>
      </w:pPr>
    </w:p>
    <w:p w:rsidR="00723564" w:rsidRDefault="00917660" w:rsidP="00050246">
      <w:pPr>
        <w:pStyle w:val="ListParagraph"/>
        <w:spacing w:line="360" w:lineRule="auto"/>
        <w:ind w:left="0"/>
      </w:pPr>
      <w:r>
        <w:t xml:space="preserve">The </w:t>
      </w:r>
      <w:r w:rsidR="00B9603A">
        <w:t xml:space="preserve">Ellen </w:t>
      </w:r>
      <w:r>
        <w:t>MacArthur Foundation</w:t>
      </w:r>
      <w:r w:rsidR="00B9603A">
        <w:t>, dedicated to holistic development and implementation of the circular economy pr</w:t>
      </w:r>
      <w:r w:rsidR="00FB0958">
        <w:t>oposes</w:t>
      </w:r>
      <w:r w:rsidR="00B9603A">
        <w:t xml:space="preserve"> </w:t>
      </w:r>
      <w:r w:rsidR="00FB0958">
        <w:t>three</w:t>
      </w:r>
      <w:r w:rsidR="00B9603A">
        <w:t xml:space="preserve"> principles </w:t>
      </w:r>
      <w:r w:rsidR="00FB0958">
        <w:t>for</w:t>
      </w:r>
      <w:r w:rsidR="00B9603A">
        <w:t xml:space="preserve"> circular value creation</w:t>
      </w:r>
      <w:r w:rsidR="00CD77ED">
        <w:t xml:space="preserve"> </w:t>
      </w:r>
      <w:r w:rsidR="00CD77ED">
        <w:fldChar w:fldCharType="begin"/>
      </w:r>
      <w:r w:rsidR="00CD77ED">
        <w:instrText xml:space="preserve"> ADDIN ZOTERO_ITEM CSL_CITATION {"citationID":"yVxRF8Uw","properties":{"formattedCitation":"(Ellen MacArthur Foundation, 2015)","plainCitation":"(Ellen MacArthur Foundation, 2015)","noteIndex":0},"citationItems":[{"id":176,"uris":["http://zotero.org/users/6724863/items/4ICRGRK3"],"uri":["http://zotero.org/users/6724863/items/4ICRGRK3"],"itemData":{"id":176,"type":"report","title":"Towards a circular economy: Business rationale for an accelerated transition.","publisher":"Report by Ellen MacArthur Foundation.","author":[{"family":"Ellen MacArthur Foundation","given":""}],"issued":{"date-parts":[["2015"]]}}}],"schema":"https://github.com/citation-style-language/schema/raw/master/csl-citation.json"} </w:instrText>
      </w:r>
      <w:r w:rsidR="00CD77ED">
        <w:fldChar w:fldCharType="separate"/>
      </w:r>
      <w:r w:rsidR="00CD77ED" w:rsidRPr="00CD77ED">
        <w:rPr>
          <w:rFonts w:ascii="Calibri" w:hAnsi="Calibri" w:cs="Calibri"/>
        </w:rPr>
        <w:t>(Ellen MacArthur Foundation, 2015)</w:t>
      </w:r>
      <w:r w:rsidR="00CD77ED">
        <w:fldChar w:fldCharType="end"/>
      </w:r>
      <w:r w:rsidR="00FB0958">
        <w:t>. First,</w:t>
      </w:r>
      <w:r w:rsidR="00B9603A">
        <w:t xml:space="preserve"> </w:t>
      </w:r>
      <w:r w:rsidR="00FB0958">
        <w:t xml:space="preserve">preserving and enhancing finite supply of natural resources through dematerialisation and virtual delivery of utility, and embracing renewable technologies and processes. Second, </w:t>
      </w:r>
      <w:r w:rsidR="007A1540">
        <w:t xml:space="preserve">optimisation of products and processes through recycling, refurbishment and remanufacturing </w:t>
      </w:r>
      <w:r w:rsidR="00CD77ED">
        <w:t xml:space="preserve">to regenerate resources and recirculate them without diminishing value. Third, reducing damage, designing out waste and use of renewable and resilient resources for economic growth </w:t>
      </w:r>
      <w:r w:rsidR="00CD77ED">
        <w:fldChar w:fldCharType="begin"/>
      </w:r>
      <w:r w:rsidR="00CD77ED">
        <w:instrText xml:space="preserve"> ADDIN ZOTERO_ITEM CSL_CITATION {"citationID":"DEBBCaox","properties":{"formattedCitation":"(Ellen MacArthur Foundation, 2015)","plainCitation":"(Ellen MacArthur Foundation, 2015)","noteIndex":0},"citationItems":[{"id":176,"uris":["http://zotero.org/users/6724863/items/4ICRGRK3"],"uri":["http://zotero.org/users/6724863/items/4ICRGRK3"],"itemData":{"id":176,"type":"report","title":"Towards a circular economy: Business rationale for an accelerated transition.","publisher":"Report by Ellen MacArthur Foundation.","author":[{"family":"Ellen MacArthur Foundation","given":""}],"issued":{"date-parts":[["2015"]]}}}],"schema":"https://github.com/citation-style-language/schema/raw/master/csl-citation.json"} </w:instrText>
      </w:r>
      <w:r w:rsidR="00CD77ED">
        <w:fldChar w:fldCharType="separate"/>
      </w:r>
      <w:r w:rsidR="00CD77ED" w:rsidRPr="00CD77ED">
        <w:rPr>
          <w:rFonts w:ascii="Calibri" w:hAnsi="Calibri" w:cs="Calibri"/>
        </w:rPr>
        <w:t>(Ellen MacArthur Foundation, 2015)</w:t>
      </w:r>
      <w:r w:rsidR="00CD77ED">
        <w:fldChar w:fldCharType="end"/>
      </w:r>
      <w:r w:rsidR="00CD77ED">
        <w:t>.</w:t>
      </w:r>
      <w:r w:rsidR="00886525">
        <w:t xml:space="preserve"> They also advocate the </w:t>
      </w:r>
      <w:proofErr w:type="spellStart"/>
      <w:r w:rsidR="00886525">
        <w:t>ReSOLVE</w:t>
      </w:r>
      <w:proofErr w:type="spellEnd"/>
      <w:r w:rsidR="00886525">
        <w:t xml:space="preserve"> framework to nurture the circular </w:t>
      </w:r>
      <w:r w:rsidR="00886525">
        <w:lastRenderedPageBreak/>
        <w:t>economy</w:t>
      </w:r>
      <w:r w:rsidR="009D27F6">
        <w:t xml:space="preserve">: regeneration, sharing, optimisation, loop, </w:t>
      </w:r>
      <w:r w:rsidR="003E2274">
        <w:t>virtualisation and exchange</w:t>
      </w:r>
      <w:r w:rsidR="00723564">
        <w:t>.</w:t>
      </w:r>
      <w:r w:rsidR="00D524B8">
        <w:t xml:space="preserve"> </w:t>
      </w:r>
      <w:r w:rsidR="003E2274">
        <w:rPr>
          <w:i/>
        </w:rPr>
        <w:t>R</w:t>
      </w:r>
      <w:r w:rsidR="00723564" w:rsidRPr="00723564">
        <w:rPr>
          <w:i/>
        </w:rPr>
        <w:t>egeneration</w:t>
      </w:r>
      <w:r w:rsidR="009D27F6">
        <w:rPr>
          <w:i/>
        </w:rPr>
        <w:t xml:space="preserve"> </w:t>
      </w:r>
      <w:r w:rsidR="003E2274">
        <w:t>entails</w:t>
      </w:r>
      <w:r w:rsidR="009D27F6">
        <w:t xml:space="preserve"> renewals and restoration of ecosystems</w:t>
      </w:r>
      <w:r w:rsidR="003E2274">
        <w:t>.</w:t>
      </w:r>
      <w:r w:rsidR="00886525">
        <w:t xml:space="preserve"> </w:t>
      </w:r>
      <w:r w:rsidR="003E2274">
        <w:rPr>
          <w:i/>
        </w:rPr>
        <w:t>S</w:t>
      </w:r>
      <w:r w:rsidR="00886525" w:rsidRPr="00723564">
        <w:rPr>
          <w:i/>
        </w:rPr>
        <w:t>haring</w:t>
      </w:r>
      <w:r w:rsidR="00886525">
        <w:t xml:space="preserve"> </w:t>
      </w:r>
      <w:r w:rsidR="003E2274">
        <w:t>focuses on reusing,</w:t>
      </w:r>
      <w:r w:rsidR="00886525">
        <w:t xml:space="preserve"> upgrading </w:t>
      </w:r>
      <w:r w:rsidR="003E2274">
        <w:t xml:space="preserve">and sharing </w:t>
      </w:r>
      <w:r w:rsidR="00886525">
        <w:t>asse</w:t>
      </w:r>
      <w:r w:rsidR="003E2274">
        <w:t>t usage.</w:t>
      </w:r>
      <w:r w:rsidR="00886525">
        <w:t xml:space="preserve"> </w:t>
      </w:r>
      <w:r w:rsidR="003E2274">
        <w:rPr>
          <w:i/>
        </w:rPr>
        <w:t>O</w:t>
      </w:r>
      <w:r w:rsidR="00886525" w:rsidRPr="00723564">
        <w:rPr>
          <w:i/>
        </w:rPr>
        <w:t>ptimisation</w:t>
      </w:r>
      <w:r w:rsidR="00886525">
        <w:t xml:space="preserve"> includ</w:t>
      </w:r>
      <w:r w:rsidR="003E2274">
        <w:t>es</w:t>
      </w:r>
      <w:r w:rsidR="00886525">
        <w:t xml:space="preserve"> enhanced performance/efficiency, waste removal and big data usage</w:t>
      </w:r>
      <w:r w:rsidR="00723564">
        <w:t>,</w:t>
      </w:r>
      <w:r w:rsidR="00886525">
        <w:t xml:space="preserve"> </w:t>
      </w:r>
      <w:r w:rsidR="00723564">
        <w:t xml:space="preserve">remote sensing </w:t>
      </w:r>
      <w:r w:rsidR="00886525">
        <w:t>and automation</w:t>
      </w:r>
      <w:r w:rsidR="003E2274">
        <w:t>.</w:t>
      </w:r>
      <w:r w:rsidR="00886525">
        <w:t xml:space="preserve"> </w:t>
      </w:r>
      <w:r w:rsidR="003E2274">
        <w:rPr>
          <w:i/>
        </w:rPr>
        <w:t xml:space="preserve">Loop </w:t>
      </w:r>
      <w:r w:rsidR="003E2274">
        <w:t>refers to</w:t>
      </w:r>
      <w:r w:rsidR="00886525">
        <w:t xml:space="preserve"> recycl</w:t>
      </w:r>
      <w:r w:rsidR="00723564">
        <w:t xml:space="preserve">ing, remanufacturing, </w:t>
      </w:r>
      <w:r w:rsidR="003E2274">
        <w:t xml:space="preserve">and </w:t>
      </w:r>
      <w:r w:rsidR="00723564">
        <w:t>biochemical extraction from organic waste</w:t>
      </w:r>
      <w:r w:rsidR="003E2274">
        <w:t xml:space="preserve"> so outputs act as inputs in the economy.</w:t>
      </w:r>
      <w:r w:rsidR="00723564">
        <w:t xml:space="preserve"> </w:t>
      </w:r>
      <w:r w:rsidR="003E2274">
        <w:rPr>
          <w:i/>
        </w:rPr>
        <w:t>V</w:t>
      </w:r>
      <w:r w:rsidR="00723564" w:rsidRPr="00723564">
        <w:rPr>
          <w:i/>
        </w:rPr>
        <w:t>irtualisation</w:t>
      </w:r>
      <w:r w:rsidR="00723564">
        <w:t xml:space="preserve"> </w:t>
      </w:r>
      <w:r w:rsidR="003E2274">
        <w:t>encourages</w:t>
      </w:r>
      <w:r w:rsidR="00723564">
        <w:t xml:space="preserve"> dematerialisation in the form of e-books, digital music and online marketplaces</w:t>
      </w:r>
      <w:r w:rsidR="003E2274">
        <w:t>. Finally,</w:t>
      </w:r>
      <w:r w:rsidR="00723564">
        <w:t xml:space="preserve"> </w:t>
      </w:r>
      <w:r w:rsidR="00723564" w:rsidRPr="00723564">
        <w:rPr>
          <w:i/>
        </w:rPr>
        <w:t>exchange</w:t>
      </w:r>
      <w:r w:rsidR="009D27F6">
        <w:t xml:space="preserve"> </w:t>
      </w:r>
      <w:r w:rsidR="003E2274">
        <w:t>entails</w:t>
      </w:r>
      <w:r w:rsidR="009D27F6">
        <w:t xml:space="preserve"> adopting new models of services and business and applying new technological inventions like 3D printing and blockchain platforms</w:t>
      </w:r>
      <w:r w:rsidR="00781F6E">
        <w:t xml:space="preserve"> </w:t>
      </w:r>
      <w:r w:rsidR="00781F6E">
        <w:fldChar w:fldCharType="begin"/>
      </w:r>
      <w:r w:rsidR="00781F6E">
        <w:instrText xml:space="preserve"> ADDIN ZOTERO_ITEM CSL_CITATION {"citationID":"oO6uNhj3","properties":{"formattedCitation":"(Ellen MacArthur Foundation, 2015)","plainCitation":"(Ellen MacArthur Foundation, 2015)","noteIndex":0},"citationItems":[{"id":176,"uris":["http://zotero.org/users/6724863/items/4ICRGRK3"],"uri":["http://zotero.org/users/6724863/items/4ICRGRK3"],"itemData":{"id":176,"type":"report","title":"Towards a circular economy: Business rationale for an accelerated transition.","publisher":"Report by Ellen MacArthur Foundation.","author":[{"family":"Ellen MacArthur Foundation","given":""}],"issued":{"date-parts":[["2015"]]}}}],"schema":"https://github.com/citation-style-language/schema/raw/master/csl-citation.json"} </w:instrText>
      </w:r>
      <w:r w:rsidR="00781F6E">
        <w:fldChar w:fldCharType="separate"/>
      </w:r>
      <w:r w:rsidR="00781F6E" w:rsidRPr="00781F6E">
        <w:rPr>
          <w:rFonts w:ascii="Calibri" w:hAnsi="Calibri" w:cs="Calibri"/>
        </w:rPr>
        <w:t>(Ellen MacArthur Foundation, 2015)</w:t>
      </w:r>
      <w:r w:rsidR="00781F6E">
        <w:fldChar w:fldCharType="end"/>
      </w:r>
      <w:r w:rsidR="009D27F6">
        <w:t xml:space="preserve">. </w:t>
      </w:r>
      <w:r w:rsidR="00781F6E">
        <w:t xml:space="preserve">Arguably, this circular economy framework of sustainability can be </w:t>
      </w:r>
      <w:r w:rsidR="002030DE">
        <w:t>achieved significantly through digitalisation and particularly blockchain technology. The following section argues the link between blockchain technology and the circular economy.</w:t>
      </w:r>
    </w:p>
    <w:p w:rsidR="00281110" w:rsidRDefault="00281110" w:rsidP="00050246">
      <w:pPr>
        <w:pStyle w:val="ListParagraph"/>
        <w:spacing w:line="360" w:lineRule="auto"/>
        <w:ind w:left="0"/>
      </w:pPr>
    </w:p>
    <w:p w:rsidR="00281110" w:rsidRPr="00050246" w:rsidRDefault="00281110" w:rsidP="00050246">
      <w:pPr>
        <w:pStyle w:val="ListParagraph"/>
        <w:numPr>
          <w:ilvl w:val="1"/>
          <w:numId w:val="1"/>
        </w:numPr>
        <w:spacing w:line="360" w:lineRule="auto"/>
        <w:rPr>
          <w:b/>
        </w:rPr>
      </w:pPr>
      <w:r w:rsidRPr="00050246">
        <w:rPr>
          <w:b/>
        </w:rPr>
        <w:t xml:space="preserve"> Blockchain and Circular Economy Linkage</w:t>
      </w:r>
    </w:p>
    <w:p w:rsidR="000752D8" w:rsidRDefault="000752D8" w:rsidP="00050246">
      <w:pPr>
        <w:pStyle w:val="ListParagraph"/>
        <w:spacing w:line="360" w:lineRule="auto"/>
        <w:ind w:left="0"/>
      </w:pPr>
    </w:p>
    <w:p w:rsidR="000752D8" w:rsidRDefault="000752D8" w:rsidP="00050246">
      <w:pPr>
        <w:pStyle w:val="ListParagraph"/>
        <w:spacing w:line="360" w:lineRule="auto"/>
        <w:ind w:left="0"/>
      </w:pPr>
      <w:r>
        <w:t xml:space="preserve">Increasingly digitalisation is making it possible to implement the </w:t>
      </w:r>
      <w:r w:rsidR="006E2B3C">
        <w:t>Circular Economy vision</w:t>
      </w:r>
      <w:r w:rsidR="002E3372">
        <w:t xml:space="preserve"> of being regenerative and restorative</w:t>
      </w:r>
      <w:r w:rsidR="006E2B3C">
        <w:t xml:space="preserve">. </w:t>
      </w:r>
      <w:r w:rsidR="007539C3">
        <w:t xml:space="preserve">These particularly include industry 4.0 technology like artificial intelligence, </w:t>
      </w:r>
      <w:r w:rsidR="00317DED" w:rsidRPr="00317DED">
        <w:rPr>
          <w:highlight w:val="yellow"/>
        </w:rPr>
        <w:t>big data analysis,</w:t>
      </w:r>
      <w:r w:rsidR="00317DED">
        <w:t xml:space="preserve"> </w:t>
      </w:r>
      <w:r w:rsidR="007539C3">
        <w:t xml:space="preserve">cloud computing, internet of things (IoT) </w:t>
      </w:r>
      <w:r w:rsidR="00661C72">
        <w:t xml:space="preserve">and 3D printing </w:t>
      </w:r>
      <w:r w:rsidR="00661C72">
        <w:fldChar w:fldCharType="begin"/>
      </w:r>
      <w:r w:rsidR="00CD77ED">
        <w:instrText xml:space="preserve"> ADDIN ZOTERO_ITEM CSL_CITATION {"citationID":"Ux7kgh1k","properties":{"formattedCitation":"(de\\uc0\\u160{}Sousa\\uc0\\u160{}Jabbour et al., 2018; Despeisse et al., 2017; Ellen MacArthur Foundation, 2019; Pagoropoulos et al., 2017)","plainCitation":"(de Sousa Jabbour et al., 2018; Despeisse et al., 2017; Ellen MacArthur Foundation, 2019; Pagoropoulos et al., 2017)","noteIndex":0},"citationItems":[{"id":3,"uris":["http://zotero.org/users/6724863/items/9I47HEVD"],"uri":["http://zotero.org/users/6724863/items/9I47HEVD"],"itemData":{"id":3,"type":"article-journal","title":"Industry 4.0 and the circular economy: a proposed research agenda and original roadmap for sustainable operations","container-title":"Annals of Operations Research","page":"273-286","volume":"270","issue":"1-2","source":"DOI.org (Crossref)","DOI":"10.1007/s10479-018-2772-8","ISSN":"0254-5330, 1572-9338","title-short":"Industry 4.0 and the circular economy","journalAbbreviation":"Ann Oper Res","language":"en","author":[{"family":"de Sousa Jabbour","given":"Ana Beatriz Lopes"},{"family":"Jabbour","given":"Charbel Jose Chiappetta"},{"family":"Godinho Filho","given":"Moacir"},{"family":"Roubaud","given":"David"}],"issued":{"date-parts":[["2018",11]]}}},{"id":157,"uris":["http://zotero.org/users/6724863/items/7YKYW8TP"],"uri":["http://zotero.org/users/6724863/items/7YKYW8TP"],"itemData":{"id":157,"type":"article-journal","title":"Unlocking value for a circular economy through 3D printing: A research agenda","container-title":"Technological Forecasting and Social Change","page":"75-84","volume":"115","source":"DOI.org (Crossref)","DOI":"10.1016/j.techfore.2016.09.021","ISSN":"00401625","title-short":"Unlocking value for a circular economy through 3D printing","journalAbbreviation":"Technological Forecasting and Social Change","language":"en","author":[{"family":"Despeisse","given":"M."},{"family":"Baumers","given":"M."},{"family":"Brown","given":"P."},{"family":"Charnley","given":"F."},{"family":"Ford","given":"S.J."},{"family":"Garmulewicz","given":"A."},{"family":"Knowles","given":"S."},{"family":"Minshall","given":"T.H.W."},{"family":"Mortara","given":"L."},{"family":"Reed-Tsochas","given":"F.P."},{"family":"Rowley","given":"J."}],"issued":{"date-parts":[["2017",2]]}}},{"id":175,"uris":["http://zotero.org/users/6724863/items/MHYJFJND"],"uri":["http://zotero.org/users/6724863/items/MHYJFJND"],"itemData":{"id":175,"type":"report","title":"Artificial intelligence and the circular economy","publisher":"Ellen MacArthur Foundation Report.","page":"1 - 39","author":[{"family":"Ellen MacArthur Foundation","given":""}],"issued":{"date-parts":[["2019"]]}}},{"id":144,"uris":["http://zotero.org/users/6724863/items/8T73MS9P"],"uri":["http://zotero.org/users/6724863/items/8T73MS9P"],"itemData":{"id":144,"type":"article-journal","title":"The Emergent Role of Digital Technologies in the Circular Economy: A Review","container-title":"Procedia CIRP","collection-title":"9th CIRP IPSS Conference: Circular Perspectives on PSS","page":"19-24","volume":"64","source":"ScienceDirect","abstract":"Digital technologies have enabled the formulation of multiple Product Service-Systems (PSS) with considerable economic, environmental and societal benefits. One of the most promising paradigms, which is inspired by business models and value propositions that have already been described in the PSS literature, is the concept of Circular Economy. Circular Economy is characterized as an economy that is restorative and regenerative by design and is attracting significant attention from researchers and policy makers alike. In light of the recent proliferation of digital technologies such as Big Data and the Internet of Things, this article attempts to identify how can digital technologies support the transition to Circular Economy. This article conducted a systematic review of the literature based on a review protocol, in an effort to evaluate the application of key digital technologies in Circular Economy. The study concludes by identifying research gaps, reflecting on the application of digital technologies in the field of PSS and proposing suggestions for future research.","DOI":"10.1016/j.procir.2017.02.047","ISSN":"2212-8271","title-short":"The Emergent Role of Digital Technologies in the Circular Economy","journalAbbreviation":"Procedia CIRP","language":"en","author":[{"family":"Pagoropoulos","given":"Aris"},{"family":"Pigosso","given":"Daniela C. A."},{"family":"McAloone","given":"Tim C."}],"issued":{"date-parts":[["2017",1,1]]}}}],"schema":"https://github.com/citation-style-language/schema/raw/master/csl-citation.json"} </w:instrText>
      </w:r>
      <w:r w:rsidR="00661C72">
        <w:fldChar w:fldCharType="separate"/>
      </w:r>
      <w:r w:rsidR="004F4090" w:rsidRPr="004F4090">
        <w:rPr>
          <w:rFonts w:ascii="Calibri" w:hAnsi="Calibri" w:cs="Calibri"/>
          <w:szCs w:val="24"/>
        </w:rPr>
        <w:t>(de Sousa Jabbour et al., 2018; Despeisse et al., 2017; Ellen MacArthur Foundation, 2019; Pagoropoulos et al., 2017)</w:t>
      </w:r>
      <w:r w:rsidR="00661C72">
        <w:fldChar w:fldCharType="end"/>
      </w:r>
      <w:r w:rsidR="00661C72">
        <w:t>. The advent of blockchain technology has provided a secure</w:t>
      </w:r>
      <w:r w:rsidR="004628EC">
        <w:t>,</w:t>
      </w:r>
      <w:r w:rsidR="00661C72">
        <w:t xml:space="preserve"> interconnected yet distributed system to </w:t>
      </w:r>
      <w:r w:rsidR="00100057">
        <w:t xml:space="preserve">facilitate tamper-proof </w:t>
      </w:r>
      <w:r w:rsidR="000053B6">
        <w:t xml:space="preserve">and green </w:t>
      </w:r>
      <w:r w:rsidR="00100057">
        <w:t>implementation of IoT</w:t>
      </w:r>
      <w:r w:rsidR="000053B6">
        <w:t xml:space="preserve"> </w:t>
      </w:r>
      <w:r w:rsidR="000053B6">
        <w:fldChar w:fldCharType="begin"/>
      </w:r>
      <w:r w:rsidR="000053B6">
        <w:instrText xml:space="preserve"> ADDIN ZOTERO_ITEM CSL_CITATION {"citationID":"07mjAFOS","properties":{"formattedCitation":"(Jiang et al., 2019)","plainCitation":"(Jiang et al., 2019)","noteIndex":0},"citationItems":[{"id":171,"uris":["http://zotero.org/users/6724863/items/A8REMVNZ"],"uri":["http://zotero.org/users/6724863/items/A8REMVNZ"],"itemData":{"id":171,"type":"article-journal","title":"Blockchain Empowered Wireless Power Transfer for Green and Secure Internet of Things","container-title":"IEEE Network","page":"164-171","volume":"33","issue":"6","source":"DOI.org (Crossref)","DOI":"10.1109/MNET.001.1900008","ISSN":"0890-8044, 1558-156X","journalAbbreviation":"IEEE Network","author":[{"family":"Jiang","given":"Li"},{"family":"Xie","given":"Shengli"},{"family":"Maharjan","given":"Sabita"},{"family":"Zhang","given":"Yan"}],"issued":{"date-parts":[["2019",11]]}}}],"schema":"https://github.com/citation-style-language/schema/raw/master/csl-citation.json"} </w:instrText>
      </w:r>
      <w:r w:rsidR="000053B6">
        <w:fldChar w:fldCharType="separate"/>
      </w:r>
      <w:r w:rsidR="000053B6" w:rsidRPr="000053B6">
        <w:rPr>
          <w:rFonts w:ascii="Calibri" w:hAnsi="Calibri" w:cs="Calibri"/>
        </w:rPr>
        <w:t>(Jiang et al., 2019)</w:t>
      </w:r>
      <w:r w:rsidR="000053B6">
        <w:fldChar w:fldCharType="end"/>
      </w:r>
      <w:r w:rsidR="00100057">
        <w:t xml:space="preserve">, 3D manufacturing </w:t>
      </w:r>
      <w:r w:rsidR="004628EC">
        <w:fldChar w:fldCharType="begin"/>
      </w:r>
      <w:r w:rsidR="004628EC">
        <w:instrText xml:space="preserve"> ADDIN ZOTERO_ITEM CSL_CITATION {"citationID":"muVoXeAM","properties":{"formattedCitation":"(Vatankhah Barenji et al., 2020)","plainCitation":"(Vatankhah Barenji et al., 2020)","noteIndex":0},"citationItems":[{"id":163,"uris":["http://zotero.org/users/6724863/items/ELXWGT83"],"uri":["http://zotero.org/users/6724863/items/ELXWGT83"],"itemData":{"id":163,"type":"article-journal","title":"Blockchain-based ubiquitous manufacturing: a secure and reliable cyber-physical system","container-title":"International Journal of Production Research","page":"2200-2221","volume":"58","issue":"7","source":"EBSCOhost","abstract":"With product customisation and emerging business opportunities, small and medium manufacturing enterprises (SMEs) must find ways to collaborate and share competency in a trustable manner to survive a turbulent market. Therefore, service industry turns to the manufacturing industry and SMEs migrate to cloud manufacturing (CM) and ubiquitous manufacturing. However, existing platforms use centralised networking, which suffers from security, scalability and big-data problems. In this paper, we propose a blockchain-based platform as a trustable network to eradicate third-party problems, which can improve the scalability, security and big-data problems for SMEs. Our proposed platform is developed based on a consortium blockchain which provides a peer-to-peer communication network between the end user and the service provider. We improve existing consensus mechanism and communication protocol based on a cyber-physical system (CPS), via an autonomous agent. Firstly, we provide a review of cloud manufacturing, ubiquitous manufacturing and blockchain-based manufacturing approaches by highlighting the main problems. Then, the proposed platform, blockchain ubiquitous manufacturing (BCUM), is explained, based on its architecture, consensus algorithm and CPS, with the help of autonomous agent communication. The proposed platform has been developed for 3D printing companies which are geographically distributed and tested based on network performance and three practical scenarios.","DOI":"10.1080/00207543.2019.1680899","ISSN":"00207543","title-short":"Blockchain-based ubiquitous manufacturing","journalAbbreviation":"International Journal of Production Research","author":[{"family":"Vatankhah Barenji","given":"Ali"},{"family":"Li","given":"Zhi"},{"family":"Wang","given":"W. M."},{"family":"Huang","given":"George Q."},{"family":"Guerra-Zubiaga","given":"David A."}],"issued":{"date-parts":[["2020",4]]}}}],"schema":"https://github.com/citation-style-language/schema/raw/master/csl-citation.json"} </w:instrText>
      </w:r>
      <w:r w:rsidR="004628EC">
        <w:fldChar w:fldCharType="separate"/>
      </w:r>
      <w:r w:rsidR="004628EC" w:rsidRPr="004628EC">
        <w:rPr>
          <w:rFonts w:ascii="Calibri" w:hAnsi="Calibri" w:cs="Calibri"/>
        </w:rPr>
        <w:t>(Vatankhah Barenji et al., 2020)</w:t>
      </w:r>
      <w:r w:rsidR="004628EC">
        <w:fldChar w:fldCharType="end"/>
      </w:r>
      <w:r w:rsidR="004628EC">
        <w:t xml:space="preserve">, additive manufacturing </w:t>
      </w:r>
      <w:r w:rsidR="004628EC">
        <w:fldChar w:fldCharType="begin"/>
      </w:r>
      <w:r w:rsidR="004628EC">
        <w:instrText xml:space="preserve"> ADDIN ZOTERO_ITEM CSL_CITATION {"citationID":"JB5SvYh9","properties":{"formattedCitation":"(Mandolla et al., 2019)","plainCitation":"(Mandolla et al., 2019)","noteIndex":0},"citationItems":[{"id":166,"uris":["http://zotero.org/users/6724863/items/U6DS2MBN"],"uri":["http://zotero.org/users/6724863/items/U6DS2MBN"],"itemData":{"id":166,"type":"article-journal","title":"Building a digital twin for additive manufacturing through the exploitation of blockchain: A case analysis of the aircraft industry","container-title":"Computers in Industry","page":"134-152","volume":"109","source":"EBSCOhost","abstract":"• Blockchain may offer useful traceability applications in a number of industries, as the case of aircraft. • The aircraft industry is witnessing a radical change in terms of production techniques, mainly represented by the use of additive manufacturing (AM) solutions. • This paper investigates how an aircraft company builds a digital twin along a metal AM process thanks to the exploitation of Blockchain solution. • The paper offers an answer to explain how companies can use Blockchain to create a secure and interconnected AM infrastructure. Blockchain is becoming a widespread digital technology that allows every transaction to be tracked in an inviolable way, hence making it possible to go back through the entire history of products and product components. Its idiosyncratic characteristics can be especially useful in the aircraft industry, a highly technologically-based sector, wherein manufacturers of components are governed by stringent technical standards, the aim of which is to certify and monitor the whole component production process. In addition, the sector makes significant use of additive manufacturing technologies to perform the rapid prototyping of product components, realized through the supply chain, hence reducing time-to-market, while ensuring quality and containing costs. Starting from these premises, the paper focuses on the phases characterizing the metal additive manufacturing process, in which a component for the aircraft industry can be produced and proposes a digital twin for additive manufacturing in the aircraft industry through the exploitation of Blockchain solutions. In doing so, the paper provides a conceptual answer to securing and organizing the data generated through an end-to-end additive manufacturing process in the aircraft industry and underlines how companies exploiting Blockchain can build secure and connected manufacturing infrastructure.","DOI":"10.1016/j.compind.2019.04.011","ISSN":"01663615","title-short":"Building a digital twin for additive manufacturing through the exploitation of blockchain","journalAbbreviation":"Computers in Industry","author":[{"family":"Mandolla","given":"Claudio"},{"family":"Petruzzelli","given":"Antonio Messeni"},{"family":"Percoco","given":"Gianluca"},{"family":"Urbinati","given":"Andrea"}],"issued":{"date-parts":[["2019",8]]}}}],"schema":"https://github.com/citation-style-language/schema/raw/master/csl-citation.json"} </w:instrText>
      </w:r>
      <w:r w:rsidR="004628EC">
        <w:fldChar w:fldCharType="separate"/>
      </w:r>
      <w:r w:rsidR="004628EC" w:rsidRPr="004628EC">
        <w:rPr>
          <w:rFonts w:ascii="Calibri" w:hAnsi="Calibri" w:cs="Calibri"/>
        </w:rPr>
        <w:t>(Mandolla et al., 2019)</w:t>
      </w:r>
      <w:r w:rsidR="004628EC">
        <w:fldChar w:fldCharType="end"/>
      </w:r>
      <w:r w:rsidR="00801085">
        <w:t xml:space="preserve">, food supply </w:t>
      </w:r>
      <w:r w:rsidR="00801085">
        <w:fldChar w:fldCharType="begin"/>
      </w:r>
      <w:r w:rsidR="00CD77ED">
        <w:instrText xml:space="preserve"> ADDIN ZOTERO_ITEM CSL_CITATION {"citationID":"KZ1kfA53","properties":{"formattedCitation":"(Ellen MacArthur Foundation, 2019)","plainCitation":"(Ellen MacArthur Foundation, 2019)","noteIndex":0},"citationItems":[{"id":175,"uris":["http://zotero.org/users/6724863/items/MHYJFJND"],"uri":["http://zotero.org/users/6724863/items/MHYJFJND"],"itemData":{"id":175,"type":"report","title":"Artificial intelligence and the circular economy","publisher":"Ellen MacArthur Foundation Report.","page":"1 - 39","author":[{"family":"Ellen MacArthur Foundation","given":""}],"issued":{"date-parts":[["2019"]]}}}],"schema":"https://github.com/citation-style-language/schema/raw/master/csl-citation.json"} </w:instrText>
      </w:r>
      <w:r w:rsidR="00801085">
        <w:fldChar w:fldCharType="separate"/>
      </w:r>
      <w:r w:rsidR="00801085" w:rsidRPr="00801085">
        <w:rPr>
          <w:rFonts w:ascii="Calibri" w:hAnsi="Calibri" w:cs="Calibri"/>
        </w:rPr>
        <w:t>(Ellen MacArthur Foundation, 2019)</w:t>
      </w:r>
      <w:r w:rsidR="00801085">
        <w:fldChar w:fldCharType="end"/>
      </w:r>
      <w:r w:rsidR="00EB5AD4">
        <w:t xml:space="preserve">, health care </w:t>
      </w:r>
      <w:r w:rsidR="00EB5AD4">
        <w:fldChar w:fldCharType="begin"/>
      </w:r>
      <w:r w:rsidR="00EB5AD4">
        <w:instrText xml:space="preserve"> ADDIN ZOTERO_ITEM CSL_CITATION {"citationID":"cjLzss8B","properties":{"formattedCitation":"(De Aguiar et al., 2020)","plainCitation":"(De Aguiar et al., 2020)","noteIndex":0},"citationItems":[{"id":172,"uris":["http://zotero.org/users/6724863/items/HICAV82J"],"uri":["http://zotero.org/users/6724863/items/HICAV82J"],"itemData":{"id":172,"type":"article-journal","title":"A Survey of Blockchain-Based Strategies for Healthcare","container-title":"ACM Computing Surveys","page":"27:1–27:27","volume":"53","issue":"2","source":"June 2020","abstract":"Blockchain technology has been gaining visibility owing to its ability to enhance the security, reliability, and robustness of distributed systems. Several areas have benefited from research based on this technology, such as finance, remote sensing, data analysis, and healthcare. Data immutability, privacy, transparency, decentralization, and distributed ledgers are the main features that make blockchain an attractive technology. However, healthcare records that contain confidential patient data make this system very complicated because there is a risk of a privacy breach. This study aims to address research into the applications of the blockchain healthcare area. It sets out by discussing the management of medical information, as well as the sharing of medical records, image sharing, and log management. We also discuss papers that intersect with other areas, such as the Internet of Things, the management of information, tracking of drugs along their supply chain, and aspects of security and privacy. As we are aware that there are other surveys of blockchain in healthcare, we analyze and compare both the positive and negative aspects of their papers. Finally, we seek to examine the concepts of blockchain in the medical area, by assessing their benefits and drawbacks and thus giving guidance to other researchers in the area. Additionally, we summarize the methods used in healthcare per application area and show their pros and cons.","DOI":"10.1145/3376915","ISSN":"0360-0300","journalAbbreviation":"ACM Comput. Surv.","author":[{"family":"De Aguiar","given":"Erikson Júlio"},{"family":"Faiçal","given":"Bruno S."},{"family":"Krishnamachari","given":"Bhaskar"},{"family":"Ueyama","given":"Jó"}],"issued":{"date-parts":[["2020",3,13]]}}}],"schema":"https://github.com/citation-style-language/schema/raw/master/csl-citation.json"} </w:instrText>
      </w:r>
      <w:r w:rsidR="00EB5AD4">
        <w:fldChar w:fldCharType="separate"/>
      </w:r>
      <w:r w:rsidR="00EB5AD4" w:rsidRPr="00EB5AD4">
        <w:rPr>
          <w:rFonts w:ascii="Calibri" w:hAnsi="Calibri" w:cs="Calibri"/>
        </w:rPr>
        <w:t>(De Aguiar et al., 2020)</w:t>
      </w:r>
      <w:r w:rsidR="00EB5AD4">
        <w:fldChar w:fldCharType="end"/>
      </w:r>
      <w:r w:rsidR="004628EC">
        <w:t xml:space="preserve"> and so on.</w:t>
      </w:r>
      <w:r w:rsidR="000053B6">
        <w:t xml:space="preserve"> </w:t>
      </w:r>
      <w:r w:rsidR="00F827C5">
        <w:t xml:space="preserve">Blockchain can be applied to develop and coordinate novel circular economy networks </w:t>
      </w:r>
      <w:r w:rsidR="00F827C5">
        <w:fldChar w:fldCharType="begin"/>
      </w:r>
      <w:r w:rsidR="00F827C5">
        <w:instrText xml:space="preserve"> ADDIN ZOTERO_ITEM CSL_CITATION {"citationID":"GP0ReTQ9","properties":{"formattedCitation":"(Narayan &amp; Tidstr\\uc0\\u246{}m, 2020)","plainCitation":"(Narayan &amp; Tidström, 2020)","noteIndex":0},"citationItems":[{"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F827C5">
        <w:fldChar w:fldCharType="separate"/>
      </w:r>
      <w:r w:rsidR="00F827C5" w:rsidRPr="00F827C5">
        <w:rPr>
          <w:rFonts w:ascii="Calibri" w:hAnsi="Calibri" w:cs="Calibri"/>
          <w:szCs w:val="24"/>
        </w:rPr>
        <w:t>(Narayan &amp; Tidström, 2020)</w:t>
      </w:r>
      <w:r w:rsidR="00F827C5">
        <w:fldChar w:fldCharType="end"/>
      </w:r>
      <w:r w:rsidR="00F827C5">
        <w:t xml:space="preserve">. </w:t>
      </w:r>
      <w:r w:rsidR="00200146">
        <w:t xml:space="preserve">In relation to the </w:t>
      </w:r>
      <w:proofErr w:type="spellStart"/>
      <w:r w:rsidR="00200146">
        <w:t>ReSOLVE</w:t>
      </w:r>
      <w:proofErr w:type="spellEnd"/>
      <w:r w:rsidR="00200146">
        <w:t xml:space="preserve"> framework </w:t>
      </w:r>
      <w:r w:rsidR="00200146">
        <w:fldChar w:fldCharType="begin"/>
      </w:r>
      <w:r w:rsidR="00200146">
        <w:instrText xml:space="preserve"> ADDIN ZOTERO_ITEM CSL_CITATION {"citationID":"L6K3QCIa","properties":{"formattedCitation":"(Ellen MacArthur Foundation, 2015)","plainCitation":"(Ellen MacArthur Foundation, 2015)","noteIndex":0},"citationItems":[{"id":176,"uris":["http://zotero.org/users/6724863/items/4ICRGRK3"],"uri":["http://zotero.org/users/6724863/items/4ICRGRK3"],"itemData":{"id":176,"type":"report","title":"Towards a circular economy: Business rationale for an accelerated transition.","publisher":"Report by Ellen MacArthur Foundation.","author":[{"family":"Ellen MacArthur Foundation","given":""}],"issued":{"date-parts":[["2015"]]}}}],"schema":"https://github.com/citation-style-language/schema/raw/master/csl-citation.json"} </w:instrText>
      </w:r>
      <w:r w:rsidR="00200146">
        <w:fldChar w:fldCharType="separate"/>
      </w:r>
      <w:r w:rsidR="00200146" w:rsidRPr="00200146">
        <w:rPr>
          <w:rFonts w:ascii="Calibri" w:hAnsi="Calibri" w:cs="Calibri"/>
        </w:rPr>
        <w:t>(Ellen MacArthur Foundation, 2015)</w:t>
      </w:r>
      <w:r w:rsidR="00200146">
        <w:fldChar w:fldCharType="end"/>
      </w:r>
      <w:r w:rsidR="00200146">
        <w:t xml:space="preserve"> presented in the previous section, blockchain platforms can effectively cater to the elements of sharing, optimisation, virtualisation and particularly exchange. </w:t>
      </w:r>
      <w:r w:rsidR="000053B6">
        <w:t xml:space="preserve">Thereby opening up </w:t>
      </w:r>
      <w:r w:rsidR="00281110">
        <w:t xml:space="preserve">a </w:t>
      </w:r>
      <w:r w:rsidR="00F827C5">
        <w:t xml:space="preserve">treasure trove of </w:t>
      </w:r>
      <w:r w:rsidR="00801085">
        <w:t xml:space="preserve">regenerative </w:t>
      </w:r>
      <w:r w:rsidR="00F827C5">
        <w:t>digital possibilities for the circular economy goal of sustainability.</w:t>
      </w:r>
    </w:p>
    <w:p w:rsidR="00BC1F39" w:rsidRDefault="00BC1F39" w:rsidP="00050246">
      <w:pPr>
        <w:pStyle w:val="ListParagraph"/>
        <w:spacing w:line="360" w:lineRule="auto"/>
        <w:ind w:left="0"/>
      </w:pPr>
    </w:p>
    <w:p w:rsidR="009D1BEF" w:rsidRDefault="00E76263" w:rsidP="00050246">
      <w:pPr>
        <w:pStyle w:val="ListParagraph"/>
        <w:spacing w:line="360" w:lineRule="auto"/>
        <w:ind w:left="0"/>
      </w:pPr>
      <w:r>
        <w:t xml:space="preserve">In the context of the circular economy, we may consider blockchain as a social technology or tool for coordination. It helps to connect and coordinate multiple distributed databases </w:t>
      </w:r>
      <w:r>
        <w:fldChar w:fldCharType="begin"/>
      </w:r>
      <w:r w:rsidR="00C23155">
        <w:instrText xml:space="preserve"> ADDIN ZOTERO_ITEM CSL_CITATION {"citationID":"VJSBHA6C","properties":{"formattedCitation":"(Swan, 2015)","plainCitation":"(Swan, 2015)","noteIndex":0},"citationItems":[{"id":138,"uris":["http://zotero.org/users/6724863/items/FA6CZGQZ"],"uri":["http://zotero.org/users/6724863/items/FA6CZGQZ"],"itemData":{"id":138,"type":"book","title":"Blockchain: blueprint for a new economy","publisher":"O'Reilly","publisher-place":"Beijing Cambridge Farnham Köln Sebastopol Tokyo","number-of-pages":"130","edition":"First edition","source":"Gemeinsamer Bibliotheksverbund ISBN","event-place":"Beijing Cambridge Farnham Köln Sebastopol Tokyo","ISBN":"978-1-4919-2049-7","note":"OCLC: 898924255","title-short":"Blockchain","language":"eng","author":[{"family":"Swan","given":"Melanie"}],"issued":{"date-parts":[["2015"]]}}}],"schema":"https://github.com/citation-style-language/schema/raw/master/csl-citation.json"} </w:instrText>
      </w:r>
      <w:r>
        <w:fldChar w:fldCharType="separate"/>
      </w:r>
      <w:r w:rsidR="00C23155" w:rsidRPr="00C23155">
        <w:rPr>
          <w:rFonts w:ascii="Calibri" w:hAnsi="Calibri" w:cs="Calibri"/>
        </w:rPr>
        <w:t>(Swan, 2015)</w:t>
      </w:r>
      <w:r>
        <w:fldChar w:fldCharType="end"/>
      </w:r>
      <w:r>
        <w:t>, which can be all be updated simultaneously and accessible to all parties.</w:t>
      </w:r>
      <w:r w:rsidR="00FE4515">
        <w:t xml:space="preserve"> The circular economy can also benefit from simultaneous cooperation and competition within the loop, adopting a decentralised principle of value creation and circulation as opposed to value creation and v</w:t>
      </w:r>
      <w:r w:rsidR="00217182">
        <w:t>alue appropriation</w:t>
      </w:r>
      <w:r w:rsidR="00FE4515">
        <w:t xml:space="preserve"> </w:t>
      </w:r>
      <w:r w:rsidR="00FE4515">
        <w:fldChar w:fldCharType="begin"/>
      </w:r>
      <w:r w:rsidR="00FE4515">
        <w:instrText xml:space="preserve"> ADDIN ZOTERO_ITEM CSL_CITATION {"citationID":"Vi1l80zo","properties":{"formattedCitation":"(Narayan &amp; Tidstr\\uc0\\u246{}m, 2020)","plainCitation":"(Narayan &amp; Tidström, 2020)","noteIndex":0},"citationItems":[{"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FE4515">
        <w:fldChar w:fldCharType="separate"/>
      </w:r>
      <w:r w:rsidR="00FE4515" w:rsidRPr="00FE4515">
        <w:rPr>
          <w:rFonts w:ascii="Calibri" w:hAnsi="Calibri" w:cs="Calibri"/>
          <w:szCs w:val="24"/>
        </w:rPr>
        <w:t>(Narayan &amp; Tidström, 2020)</w:t>
      </w:r>
      <w:r w:rsidR="00FE4515">
        <w:fldChar w:fldCharType="end"/>
      </w:r>
      <w:r w:rsidR="00FE4515">
        <w:t xml:space="preserve">. This is a </w:t>
      </w:r>
      <w:r w:rsidR="000A222A">
        <w:t>core</w:t>
      </w:r>
      <w:r w:rsidR="00FE4515">
        <w:t xml:space="preserve"> feature of the blockchain technology</w:t>
      </w:r>
      <w:r w:rsidR="00536619">
        <w:t xml:space="preserve"> and can aid in </w:t>
      </w:r>
      <w:r w:rsidR="00536619">
        <w:lastRenderedPageBreak/>
        <w:t>achieving the above circular economy outcomes through its principles of decentralisation, distributiveness, and tamper-resistance</w:t>
      </w:r>
      <w:r w:rsidR="00FE4515">
        <w:t xml:space="preserve"> </w:t>
      </w:r>
      <w:r w:rsidR="00F654FF">
        <w:fldChar w:fldCharType="begin"/>
      </w:r>
      <w:r w:rsidR="00536619">
        <w:instrText xml:space="preserve"> ADDIN ZOTERO_ITEM CSL_CITATION {"citationID":"vmkG81Up","properties":{"formattedCitation":"(Iansiti &amp; Lakhani, 2017; Narayan &amp; Tidstr\\uc0\\u246{}m, 2020)","plainCitation":"(Iansiti &amp; Lakhani, 2017; Narayan &amp; Tidström, 2020)","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F654FF">
        <w:fldChar w:fldCharType="separate"/>
      </w:r>
      <w:r w:rsidR="00536619" w:rsidRPr="00536619">
        <w:rPr>
          <w:rFonts w:ascii="Calibri" w:hAnsi="Calibri" w:cs="Calibri"/>
          <w:szCs w:val="24"/>
        </w:rPr>
        <w:t>(Iansiti &amp; Lakhani, 2017; Narayan &amp; Tidström, 2020)</w:t>
      </w:r>
      <w:r w:rsidR="00F654FF">
        <w:fldChar w:fldCharType="end"/>
      </w:r>
      <w:r w:rsidR="00276424">
        <w:t xml:space="preserve"> coupled with its </w:t>
      </w:r>
      <w:r w:rsidR="000A222A">
        <w:t xml:space="preserve">functionality for </w:t>
      </w:r>
      <w:r w:rsidR="00276424">
        <w:t xml:space="preserve">smart contracts </w:t>
      </w:r>
      <w:r w:rsidR="00276424">
        <w:fldChar w:fldCharType="begin"/>
      </w:r>
      <w:r w:rsidR="00276424">
        <w:instrText xml:space="preserve"> ADDIN ZOTERO_ITEM CSL_CITATION {"citationID":"7oX2cLp8","properties":{"formattedCitation":"(Catalini &amp; Gans, 2016)","plainCitation":"(Catalini &amp; Gans, 2016)","noteIndex":0},"citationItems":[{"id":129,"uris":["http://zotero.org/users/6724863/items/V2VLDDD4"],"uri":["http://zotero.org/users/6724863/items/V2VLDDD4"],"itemData":{"id":129,"type":"report","title":"Some Simple Economics of the Blockchain","publisher":"National Bureau of Economic Research","genre":"Working Paper","source":"National Bureau of Economic Research","abstract":"We build on economic theory to discuss how blockchain technology can shape innovation and competition in digital platforms. We identify two key costs affected by the technology: the cost of verification and the cost of networking. The cost of verification relates to the ability to cheaply verify state, including information about past transactions and their attributes, and current ownership in a native digital asset. The cost of networking, instead, relates to the ability to bootstrap and operate a marketplace without assigning control to a centralized intermediary. This is achieved by combining the ability to cheaply verify state with economic incentives targeted at rewarding state transitions that are particularly valuable from a network perspective, such as the contribution of the resources needed to operate, scale, and secure a decentralized network. The resulting digital marketplaces allow participants to make joint investments in shared infrastructure and digital public utilities without assigning market power to a platform operator, and are characterized by increased competition, lower barriers to entry, and a lower privacy risk. Because of their decentralized nature, they also introduce new types of inefficiencies and governance challenges.","URL":"http://www.nber.org/papers/w22952","note":"DOI: 10.3386/w22952","number":"22952","author":[{"family":"Catalini","given":"Christian"},{"family":"Gans","given":"Joshua S"}],"issued":{"date-parts":[["2016",12]]},"accessed":{"date-parts":[["2020",7,6]]}}}],"schema":"https://github.com/citation-style-language/schema/raw/master/csl-citation.json"} </w:instrText>
      </w:r>
      <w:r w:rsidR="00276424">
        <w:fldChar w:fldCharType="separate"/>
      </w:r>
      <w:r w:rsidR="00276424" w:rsidRPr="00276424">
        <w:rPr>
          <w:rFonts w:ascii="Calibri" w:hAnsi="Calibri" w:cs="Calibri"/>
        </w:rPr>
        <w:t>(Catalini &amp; Gans, 2016)</w:t>
      </w:r>
      <w:r w:rsidR="00276424">
        <w:fldChar w:fldCharType="end"/>
      </w:r>
      <w:r w:rsidR="000A222A">
        <w:t xml:space="preserve"> and tokenisation </w:t>
      </w:r>
      <w:r w:rsidR="000A222A">
        <w:fldChar w:fldCharType="begin"/>
      </w:r>
      <w:r w:rsidR="000A222A">
        <w:instrText xml:space="preserve"> ADDIN ZOTERO_ITEM CSL_CITATION {"citationID":"uXMWSkiE","properties":{"formattedCitation":"(Narayan &amp; Tidstr\\uc0\\u246{}m, 2020)","plainCitation":"(Narayan &amp; Tidström, 2020)","noteIndex":0},"citationItems":[{"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0A222A">
        <w:fldChar w:fldCharType="separate"/>
      </w:r>
      <w:r w:rsidR="000A222A" w:rsidRPr="000A222A">
        <w:rPr>
          <w:rFonts w:ascii="Calibri" w:hAnsi="Calibri" w:cs="Calibri"/>
          <w:szCs w:val="24"/>
        </w:rPr>
        <w:t>(Narayan &amp; Tidström, 2020)</w:t>
      </w:r>
      <w:r w:rsidR="000A222A">
        <w:fldChar w:fldCharType="end"/>
      </w:r>
      <w:r w:rsidR="00276424">
        <w:t>.</w:t>
      </w:r>
      <w:r w:rsidR="00412F64">
        <w:t xml:space="preserve"> </w:t>
      </w:r>
    </w:p>
    <w:p w:rsidR="009D1BEF" w:rsidRDefault="009D1BEF" w:rsidP="00050246">
      <w:pPr>
        <w:pStyle w:val="ListParagraph"/>
        <w:spacing w:line="360" w:lineRule="auto"/>
        <w:ind w:left="0"/>
      </w:pPr>
    </w:p>
    <w:p w:rsidR="00FE4515" w:rsidRDefault="00412F64" w:rsidP="00050246">
      <w:pPr>
        <w:pStyle w:val="ListParagraph"/>
        <w:spacing w:line="360" w:lineRule="auto"/>
        <w:ind w:left="0"/>
      </w:pPr>
      <w:r>
        <w:t xml:space="preserve">Sustainability and wider </w:t>
      </w:r>
      <w:r w:rsidR="00C301F3">
        <w:t xml:space="preserve">social responsibility </w:t>
      </w:r>
      <w:r>
        <w:t xml:space="preserve">imperatives </w:t>
      </w:r>
      <w:r w:rsidR="002F3AC7">
        <w:t>are achievable</w:t>
      </w:r>
      <w:r>
        <w:t xml:space="preserve"> </w:t>
      </w:r>
      <w:r w:rsidR="00587BA8">
        <w:t>through business models facilitating decentralisation and circulatory value creation in products and services.</w:t>
      </w:r>
      <w:r w:rsidR="00EB7F33">
        <w:t xml:space="preserve"> The </w:t>
      </w:r>
      <w:r w:rsidR="002F3AC7">
        <w:t xml:space="preserve">circular economy </w:t>
      </w:r>
      <w:r w:rsidR="00EB7F33">
        <w:t>aim is to minimise or eliminate waste</w:t>
      </w:r>
      <w:r w:rsidR="002F3AC7">
        <w:t xml:space="preserve"> </w:t>
      </w:r>
      <w:r w:rsidR="002F3AC7">
        <w:fldChar w:fldCharType="begin"/>
      </w:r>
      <w:r w:rsidR="002F3AC7">
        <w:instrText xml:space="preserve"> ADDIN ZOTERO_ITEM CSL_CITATION {"citationID":"aQQsBEjg","properties":{"formattedCitation":"(Schulte, 2013)","plainCitation":"(Schulte, 2013)","noteIndex":0},"citationItems":[{"id":143,"uris":["http://zotero.org/users/6724863/items/MMR94UGS"],"uri":["http://zotero.org/users/6724863/items/MMR94UGS"],"itemData":{"id":143,"type":"article-journal","title":"New business models for a radical change in resource efficiency","container-title":"Environmental Innovation and Societal Transitions","page":"43-47","volume":"9","source":"DOI.org (Crossref)","DOI":"10.1016/j.eist.2013.09.006","ISSN":"22104224","journalAbbreviation":"Environmental Innovation and Societal Transitions","language":"en","author":[{"family":"Schulte","given":"Uwe G."}],"issued":{"date-parts":[["2013",12]]}}}],"schema":"https://github.com/citation-style-language/schema/raw/master/csl-citation.json"} </w:instrText>
      </w:r>
      <w:r w:rsidR="002F3AC7">
        <w:fldChar w:fldCharType="separate"/>
      </w:r>
      <w:r w:rsidR="002F3AC7" w:rsidRPr="002F3AC7">
        <w:rPr>
          <w:rFonts w:ascii="Calibri" w:hAnsi="Calibri" w:cs="Calibri"/>
        </w:rPr>
        <w:t>(Schulte, 2013)</w:t>
      </w:r>
      <w:r w:rsidR="002F3AC7">
        <w:fldChar w:fldCharType="end"/>
      </w:r>
      <w:r w:rsidR="00EB7F33">
        <w:t xml:space="preserve">, </w:t>
      </w:r>
      <w:r w:rsidR="002F3AC7">
        <w:t xml:space="preserve">which can be facilitated </w:t>
      </w:r>
      <w:r w:rsidR="00EB7F33">
        <w:t>by transforming product/services end</w:t>
      </w:r>
      <w:r w:rsidR="002F3AC7">
        <w:t>-</w:t>
      </w:r>
      <w:r w:rsidR="00EB7F33">
        <w:t>o</w:t>
      </w:r>
      <w:r w:rsidR="002F3AC7">
        <w:t>f-</w:t>
      </w:r>
      <w:r w:rsidR="00EB7F33">
        <w:t>life into restorative value</w:t>
      </w:r>
      <w:r w:rsidR="002F3AC7">
        <w:t xml:space="preserve"> by enhancing longevity or deciphering new forms of consumption</w:t>
      </w:r>
      <w:r w:rsidR="00E810E5">
        <w:t xml:space="preserve"> </w:t>
      </w:r>
      <w:r w:rsidR="00E810E5">
        <w:fldChar w:fldCharType="begin"/>
      </w:r>
      <w:r w:rsidR="00E810E5">
        <w:instrText xml:space="preserve"> ADDIN ZOTERO_ITEM CSL_CITATION {"citationID":"NmONYuao","properties":{"formattedCitation":"(Sousa-Zomer et al., 2017)","plainCitation":"(Sousa-Zomer et al., 2017)","noteIndex":0},"citationItems":[{"id":148,"uris":["http://zotero.org/users/6724863/items/PHC4QXKY"],"uri":["http://zotero.org/users/6724863/items/PHC4QXKY"],"itemData":{"id":148,"type":"article-journal","title":"Lifecycle Management of Product-service Systems: A Preliminary Investigation of a White Goods Manufacturer","container-title":"Procedia CIRP","page":"31-36","volume":"64","source":"DOI.org (Crossref)","DOI":"10.1016/j.procir.2017.03.041","ISSN":"22128271","title-short":"Lifecycle Management of Product-service Systems","journalAbbreviation":"Procedia CIRP","language":"en","author":[{"family":"Sousa-Zomer","given":"Thayla T."},{"family":"Magalhães","given":"Lucas"},{"family":"Zancul","given":"Eduardo"},{"family":"Cauchick-Miguel","given":"Paulo A."}],"issued":{"date-parts":[["2017"]]}}}],"schema":"https://github.com/citation-style-language/schema/raw/master/csl-citation.json"} </w:instrText>
      </w:r>
      <w:r w:rsidR="00E810E5">
        <w:fldChar w:fldCharType="separate"/>
      </w:r>
      <w:r w:rsidR="00E810E5" w:rsidRPr="00E810E5">
        <w:rPr>
          <w:rFonts w:ascii="Calibri" w:hAnsi="Calibri" w:cs="Calibri"/>
        </w:rPr>
        <w:t>(Sousa-Zomer et al., 2017)</w:t>
      </w:r>
      <w:r w:rsidR="00E810E5">
        <w:fldChar w:fldCharType="end"/>
      </w:r>
      <w:r w:rsidR="002F3AC7">
        <w:t xml:space="preserve">, thereby keeping </w:t>
      </w:r>
      <w:r w:rsidR="00E810E5">
        <w:t>them</w:t>
      </w:r>
      <w:r w:rsidR="002F3AC7">
        <w:t xml:space="preserve"> in </w:t>
      </w:r>
      <w:r w:rsidR="00B921CC">
        <w:t xml:space="preserve">sustainable </w:t>
      </w:r>
      <w:r w:rsidR="002F3AC7">
        <w:t>circulation</w:t>
      </w:r>
      <w:r w:rsidR="00EB7F33">
        <w:t xml:space="preserve">. </w:t>
      </w:r>
      <w:r w:rsidR="00306F93">
        <w:t xml:space="preserve">Furthermore, some authors encourage </w:t>
      </w:r>
      <w:r w:rsidR="00051C4D">
        <w:t xml:space="preserve">linking the conceptualising of the circular economy to systems thinking, with a business model considering the wider network of stakeholders to ensure the cyclical life cycle in designing products and services </w:t>
      </w:r>
      <w:r w:rsidR="00051C4D">
        <w:fldChar w:fldCharType="begin"/>
      </w:r>
      <w:r w:rsidR="00051C4D">
        <w:instrText xml:space="preserve"> ADDIN ZOTERO_ITEM CSL_CITATION {"citationID":"PDA1nq6C","properties":{"formattedCitation":"(Murray et al., 2017; Narayan &amp; Tidstr\\uc0\\u246{}m, 2020)","plainCitation":"(Murray et al., 2017; Narayan &amp; Tidström, 2020)","noteIndex":0},"citationItems":[{"id":40,"uris":["http://zotero.org/users/6724863/items/3S4U5HH3"],"uri":["http://zotero.org/users/6724863/items/3S4U5HH3"],"itemData":{"id":40,"type":"article-journal","title":"The Circular Economy: An Interdisciplinary Exploration of the Concept and Application in a Global Context","container-title":"Journal of Business Ethics","page":"369-380","volume":"140","issue":"3","source":"DOI.org (Crossref)","DOI":"10.1007/s10551-015-2693-2","ISSN":"0167-4544, 1573-0697","title-short":"The Circular Economy","journalAbbreviation":"J Bus Ethics","language":"en","author":[{"family":"Murray","given":"Alan"},{"family":"Skene","given":"Keith"},{"family":"Haynes","given":"Kathryn"}],"issued":{"date-parts":[["2017",2]]}}},{"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051C4D">
        <w:fldChar w:fldCharType="separate"/>
      </w:r>
      <w:r w:rsidR="00051C4D" w:rsidRPr="00051C4D">
        <w:rPr>
          <w:rFonts w:ascii="Calibri" w:hAnsi="Calibri" w:cs="Calibri"/>
          <w:szCs w:val="24"/>
        </w:rPr>
        <w:t>(Murray et al., 2017; Narayan &amp; Tidström, 2020)</w:t>
      </w:r>
      <w:r w:rsidR="00051C4D">
        <w:fldChar w:fldCharType="end"/>
      </w:r>
      <w:r w:rsidR="00051C4D">
        <w:t>.</w:t>
      </w:r>
      <w:r w:rsidR="009D1BEF">
        <w:t xml:space="preserve"> Here-in blockchain technology can significantly contribute by providing the underpinning technology, linking complex networks and databases with </w:t>
      </w:r>
      <w:r w:rsidR="00E257A6">
        <w:t>built-</w:t>
      </w:r>
      <w:r w:rsidR="009D1BEF">
        <w:t xml:space="preserve">in designs </w:t>
      </w:r>
      <w:r w:rsidR="00D871AA">
        <w:t xml:space="preserve">and configurations </w:t>
      </w:r>
      <w:r w:rsidR="009D1BEF">
        <w:t xml:space="preserve">to </w:t>
      </w:r>
      <w:r w:rsidR="00D871AA">
        <w:t xml:space="preserve">update all connected databases simultaneously, irreversibly and facilitate automation where needed. For the success of such innovation, different firms on the network </w:t>
      </w:r>
      <w:r w:rsidR="00211E07">
        <w:t xml:space="preserve">or chain, </w:t>
      </w:r>
      <w:r w:rsidR="00D871AA">
        <w:t xml:space="preserve">need to embrace the new technology and reconfigure as well </w:t>
      </w:r>
      <w:r w:rsidR="00D871AA">
        <w:fldChar w:fldCharType="begin"/>
      </w:r>
      <w:r w:rsidR="00D871AA">
        <w:instrText xml:space="preserve"> ADDIN ZOTERO_ITEM CSL_CITATION {"citationID":"WVovrIja","properties":{"formattedCitation":"(Geissdoerfer et al., 2017; Narayan &amp; Tidstr\\uc0\\u246{}m, 2019)","plainCitation":"(Geissdoerfer et al., 2017; Narayan &amp; Tidström, 2019)","noteIndex":0},"citationItems":[{"id":22,"uris":["http://zotero.org/users/6724863/items/Z5HPNDKA"],"uri":["http://zotero.org/users/6724863/items/Z5HPNDKA"],"itemData":{"id":22,"type":"article-journal","title":"The Circular Economy – A new sustainability paradigm?","container-title":"Journal of Cleaner Production","page":"757-768","volume":"143","source":"DOI.org (Crossref)","DOI":"10.1016/j.jclepro.2016.12.048","ISSN":"09596526","journalAbbreviation":"Journal of Cleaner Production","language":"en","author":[{"family":"Geissdoerfer","given":"Martin"},{"family":"Savaget","given":"Paulo"},{"family":"Bocken","given":"Nancy M.P."},{"family":"Hultink","given":"Erik Jan"}],"issued":{"date-parts":[["2017",2]]}}},{"id":33,"uris":["http://zotero.org/users/6724863/items/GUYBR7Z5"],"uri":["http://zotero.org/users/6724863/items/GUYBR7Z5"],"itemData":{"id":33,"type":"chapter","title":"Circular Economy Inspired Imaginaries for Sustainable Innovations","container-title":"Innovation for Sustainability","publisher":"Springer International Publishing","publisher-place":"Cham","page":"393-413","source":"DOI.org (Crossref)","event-place":"Cham","URL":"http://link.springer.com/10.1007/978-3-319-97385-2_21","ISBN":"978-3-319-97384-5","note":"DOI: 10.1007/978-3-319-97385-2_21","language":"en","editor":[{"family":"Bocken","given":"Nancy"},{"family":"Ritala","given":"Paavo"},{"family":"Albareda","given":"Laura"},{"family":"Verburg","given":"Robert"}],"author":[{"family":"Narayan","given":"Rumy"},{"family":"Tidström","given":"Annika"}],"issued":{"date-parts":[["2019"]]},"accessed":{"date-parts":[["2020",7,4]]}}}],"schema":"https://github.com/citation-style-language/schema/raw/master/csl-citation.json"} </w:instrText>
      </w:r>
      <w:r w:rsidR="00D871AA">
        <w:fldChar w:fldCharType="separate"/>
      </w:r>
      <w:r w:rsidR="00D871AA" w:rsidRPr="00D871AA">
        <w:rPr>
          <w:rFonts w:ascii="Calibri" w:hAnsi="Calibri" w:cs="Calibri"/>
          <w:szCs w:val="24"/>
        </w:rPr>
        <w:t>(Geissdoerfer et al., 2017; Narayan &amp; Tidström, 2019)</w:t>
      </w:r>
      <w:r w:rsidR="00D871AA">
        <w:fldChar w:fldCharType="end"/>
      </w:r>
      <w:r w:rsidR="00D871AA">
        <w:t>.</w:t>
      </w:r>
      <w:r w:rsidR="000F51DE">
        <w:t xml:space="preserve"> The innovative technology of blockchain protocol is being considered a strong driving force for digital economy </w:t>
      </w:r>
      <w:r w:rsidR="000F51DE">
        <w:fldChar w:fldCharType="begin"/>
      </w:r>
      <w:r w:rsidR="000F51DE">
        <w:instrText xml:space="preserve"> ADDIN ZOTERO_ITEM CSL_CITATION {"citationID":"figGiDEy","properties":{"formattedCitation":"(N. Upadhyay, 2020)","plainCitation":"(N. Upadhyay, 2020)","noteIndex":0},"citationItems":[{"id":113,"uris":["http://zotero.org/users/6724863/items/P3KXBGQS"],"uri":["http://zotero.org/users/6724863/items/P3KXBGQS"],"itemData":{"id":113,"type":"article-journal","title":"Demystifying blockchain: A critical analysis of challenges, applications and opportunities","container-title":"International Journal of Information Management","page":"102120","volume":"54","source":"DOI.org (Crossref)","DOI":"10.1016/j.ijinfomgt.2020.102120","ISSN":"02684012","title-short":"Demystifying blockchain","journalAbbreviation":"International Journal of Information Management","language":"en","author":[{"family":"Upadhyay","given":"Nitin"}],"issued":{"date-parts":[["2020",10]]}}}],"schema":"https://github.com/citation-style-language/schema/raw/master/csl-citation.json"} </w:instrText>
      </w:r>
      <w:r w:rsidR="000F51DE">
        <w:fldChar w:fldCharType="separate"/>
      </w:r>
      <w:r w:rsidR="000F51DE" w:rsidRPr="000F51DE">
        <w:rPr>
          <w:rFonts w:ascii="Calibri" w:hAnsi="Calibri" w:cs="Calibri"/>
        </w:rPr>
        <w:t>(N. Upadhyay, 2020)</w:t>
      </w:r>
      <w:r w:rsidR="000F51DE">
        <w:fldChar w:fldCharType="end"/>
      </w:r>
      <w:r w:rsidR="000F51DE">
        <w:t xml:space="preserve">. </w:t>
      </w:r>
      <w:r w:rsidR="00D05D05">
        <w:t>The following section evaluates the different current and potential applications of blockchain protocol in various sectors and their implications for the circular economy aims of</w:t>
      </w:r>
      <w:r w:rsidR="00D667C4">
        <w:t xml:space="preserve"> sustainability </w:t>
      </w:r>
      <w:r w:rsidR="00D05D05">
        <w:t>and social responsibility.</w:t>
      </w:r>
    </w:p>
    <w:p w:rsidR="00D871C1" w:rsidRDefault="00D871C1" w:rsidP="00050246">
      <w:pPr>
        <w:pStyle w:val="ListParagraph"/>
        <w:spacing w:line="360" w:lineRule="auto"/>
        <w:ind w:left="0"/>
      </w:pPr>
    </w:p>
    <w:p w:rsidR="00357A21" w:rsidRPr="00050246" w:rsidRDefault="006B6434" w:rsidP="00050246">
      <w:pPr>
        <w:pStyle w:val="ListParagraph"/>
        <w:numPr>
          <w:ilvl w:val="0"/>
          <w:numId w:val="1"/>
        </w:numPr>
        <w:spacing w:line="360" w:lineRule="auto"/>
        <w:rPr>
          <w:b/>
        </w:rPr>
      </w:pPr>
      <w:r w:rsidRPr="006A6317">
        <w:rPr>
          <w:b/>
          <w:highlight w:val="yellow"/>
        </w:rPr>
        <w:t>Discussion of</w:t>
      </w:r>
      <w:r>
        <w:rPr>
          <w:b/>
        </w:rPr>
        <w:t xml:space="preserve"> </w:t>
      </w:r>
      <w:r w:rsidR="00E45E4D" w:rsidRPr="00050246">
        <w:rPr>
          <w:b/>
        </w:rPr>
        <w:t>Blockchain and</w:t>
      </w:r>
      <w:r w:rsidR="00064F88" w:rsidRPr="00050246">
        <w:rPr>
          <w:b/>
        </w:rPr>
        <w:t xml:space="preserve"> </w:t>
      </w:r>
      <w:r w:rsidR="001A0822" w:rsidRPr="00050246">
        <w:rPr>
          <w:b/>
        </w:rPr>
        <w:t>its</w:t>
      </w:r>
      <w:r w:rsidR="00722660" w:rsidRPr="00050246">
        <w:rPr>
          <w:b/>
        </w:rPr>
        <w:t xml:space="preserve"> Applications</w:t>
      </w:r>
      <w:r>
        <w:rPr>
          <w:b/>
        </w:rPr>
        <w:t>:</w:t>
      </w:r>
      <w:r w:rsidR="00E45E4D" w:rsidRPr="00050246">
        <w:rPr>
          <w:b/>
        </w:rPr>
        <w:t xml:space="preserve"> Sustainability</w:t>
      </w:r>
      <w:r w:rsidR="00050246">
        <w:rPr>
          <w:b/>
        </w:rPr>
        <w:t xml:space="preserve"> and </w:t>
      </w:r>
      <w:r w:rsidR="002E31D9" w:rsidRPr="00050246">
        <w:rPr>
          <w:b/>
        </w:rPr>
        <w:t>Social Responsibility</w:t>
      </w:r>
      <w:r w:rsidR="00722660" w:rsidRPr="00050246">
        <w:rPr>
          <w:b/>
        </w:rPr>
        <w:t xml:space="preserve"> implications for the Circular Economy</w:t>
      </w:r>
    </w:p>
    <w:p w:rsidR="00CD53DF" w:rsidRDefault="00014911" w:rsidP="00050246">
      <w:pPr>
        <w:spacing w:line="360" w:lineRule="auto"/>
      </w:pPr>
      <w:r>
        <w:t xml:space="preserve">We have already established that sustainability is a core focus of the circular economy. </w:t>
      </w:r>
      <w:r w:rsidR="0099694F">
        <w:t xml:space="preserve">Sustainability, </w:t>
      </w:r>
      <w:r>
        <w:t>in turn,</w:t>
      </w:r>
      <w:r w:rsidR="0099694F">
        <w:t xml:space="preserve"> subsumes three </w:t>
      </w:r>
      <w:r>
        <w:t>core interlinked</w:t>
      </w:r>
      <w:r w:rsidR="0099694F">
        <w:t xml:space="preserve"> pillars</w:t>
      </w:r>
      <w:r>
        <w:t xml:space="preserve"> in the form of</w:t>
      </w:r>
      <w:r w:rsidR="0099694F">
        <w:t xml:space="preserve"> </w:t>
      </w:r>
      <w:r>
        <w:t xml:space="preserve">economic, environmental and social factors </w:t>
      </w:r>
      <w:r>
        <w:fldChar w:fldCharType="begin"/>
      </w:r>
      <w:r>
        <w:instrText xml:space="preserve"> ADDIN ZOTERO_ITEM CSL_CITATION {"citationID":"iQfwzWrz","properties":{"formattedCitation":"(Purvis et al., 2019)","plainCitation":"(Purvis et al., 2019)","noteIndex":0},"citationItems":[{"id":185,"uris":["http://zotero.org/users/6724863/items/F5GM4V65"],"uri":["http://zotero.org/users/6724863/items/F5GM4V65"],"itemData":{"id":185,"type":"article-journal","title":"Three pillars of sustainability: in search of conceptual origins","container-title":"Sustainability Science","page":"681-695","volume":"14","issue":"3","source":"DOI.org (Crossref)","DOI":"10.1007/s11625-018-0627-5","ISSN":"1862-4065, 1862-4057","title-short":"Three pillars of sustainability","journalAbbreviation":"Sustain Sci","language":"en","author":[{"family":"Purvis","given":"Ben"},{"family":"Mao","given":"Yong"},{"family":"Robinson","given":"Darren"}],"issued":{"date-parts":[["2019",5]]}}}],"schema":"https://github.com/citation-style-language/schema/raw/master/csl-citation.json"} </w:instrText>
      </w:r>
      <w:r>
        <w:fldChar w:fldCharType="separate"/>
      </w:r>
      <w:r w:rsidRPr="00014911">
        <w:rPr>
          <w:rFonts w:ascii="Calibri" w:hAnsi="Calibri" w:cs="Calibri"/>
        </w:rPr>
        <w:t>(Purvis et al., 2019)</w:t>
      </w:r>
      <w:r>
        <w:fldChar w:fldCharType="end"/>
      </w:r>
      <w:r>
        <w:t xml:space="preserve">. </w:t>
      </w:r>
      <w:r w:rsidR="000D4657">
        <w:t xml:space="preserve">These pillars are also embedded in the UN Sustainable Development Goals </w:t>
      </w:r>
      <w:r w:rsidR="000D4657">
        <w:fldChar w:fldCharType="begin"/>
      </w:r>
      <w:r w:rsidR="000D4657">
        <w:instrText xml:space="preserve"> ADDIN ZOTERO_ITEM CSL_CITATION {"citationID":"zuExdt0W","properties":{"formattedCitation":"(United Nations, 2012)","plainCitation":"(United Nations, 2012)","noteIndex":0},"citationItems":[{"id":188,"uris":["http://zotero.org/users/6724863/items/F5LFRRJU"],"uri":["http://zotero.org/users/6724863/items/F5LFRRJU"],"itemData":{"id":188,"type":"book","title":"The future we want. Resolution adopted by the general assembly on 27 July 2012 (A/RES/66/288).","publisher":"United Nations","publisher-place":"New York","event-place":"New York","author":[{"family":"United Nations","given":""}],"issued":{"date-parts":[["2012"]]}}}],"schema":"https://github.com/citation-style-language/schema/raw/master/csl-citation.json"} </w:instrText>
      </w:r>
      <w:r w:rsidR="000D4657">
        <w:fldChar w:fldCharType="separate"/>
      </w:r>
      <w:r w:rsidR="000D4657" w:rsidRPr="000D4657">
        <w:rPr>
          <w:rFonts w:ascii="Calibri" w:hAnsi="Calibri" w:cs="Calibri"/>
        </w:rPr>
        <w:t>(United Nations, 2012)</w:t>
      </w:r>
      <w:r w:rsidR="000D4657">
        <w:fldChar w:fldCharType="end"/>
      </w:r>
      <w:r w:rsidR="00EB32E1">
        <w:t xml:space="preserve"> towards 2030</w:t>
      </w:r>
      <w:r w:rsidR="009134C9">
        <w:t xml:space="preserve">; emphasising </w:t>
      </w:r>
      <w:r w:rsidR="00AE69B3">
        <w:t xml:space="preserve">economic </w:t>
      </w:r>
      <w:r w:rsidR="009134C9">
        <w:t>development which is environment</w:t>
      </w:r>
      <w:r w:rsidR="007B6CE9">
        <w:t xml:space="preserve">ally </w:t>
      </w:r>
      <w:r w:rsidR="009134C9">
        <w:t xml:space="preserve">conscious, sustainable and socially responsible </w:t>
      </w:r>
      <w:r w:rsidR="009134C9">
        <w:fldChar w:fldCharType="begin"/>
      </w:r>
      <w:r w:rsidR="009134C9">
        <w:instrText xml:space="preserve"> ADDIN ZOTERO_ITEM CSL_CITATION {"citationID":"tKwuvlpz","properties":{"formattedCitation":"(Purvis et al., 2019)","plainCitation":"(Purvis et al., 2019)","noteIndex":0},"citationItems":[{"id":185,"uris":["http://zotero.org/users/6724863/items/F5GM4V65"],"uri":["http://zotero.org/users/6724863/items/F5GM4V65"],"itemData":{"id":185,"type":"article-journal","title":"Three pillars of sustainability: in search of conceptual origins","container-title":"Sustainability Science","page":"681-695","volume":"14","issue":"3","source":"DOI.org (Crossref)","DOI":"10.1007/s11625-018-0627-5","ISSN":"1862-4065, 1862-4057","title-short":"Three pillars of sustainability","journalAbbreviation":"Sustain Sci","language":"en","author":[{"family":"Purvis","given":"Ben"},{"family":"Mao","given":"Yong"},{"family":"Robinson","given":"Darren"}],"issued":{"date-parts":[["2019",5]]}}}],"schema":"https://github.com/citation-style-language/schema/raw/master/csl-citation.json"} </w:instrText>
      </w:r>
      <w:r w:rsidR="009134C9">
        <w:fldChar w:fldCharType="separate"/>
      </w:r>
      <w:r w:rsidR="009134C9" w:rsidRPr="009134C9">
        <w:rPr>
          <w:rFonts w:ascii="Calibri" w:hAnsi="Calibri" w:cs="Calibri"/>
        </w:rPr>
        <w:t>(Purvis et al., 2019)</w:t>
      </w:r>
      <w:r w:rsidR="009134C9">
        <w:fldChar w:fldCharType="end"/>
      </w:r>
      <w:r w:rsidR="009134C9">
        <w:t xml:space="preserve">. </w:t>
      </w:r>
      <w:r w:rsidR="00043B6A">
        <w:t xml:space="preserve">Industry 4.0 investment in digitalisation provides immense opportunities to achieve sustainable economic growth while preserving the environment and being socially responsible </w:t>
      </w:r>
      <w:r w:rsidR="00043B6A">
        <w:fldChar w:fldCharType="begin"/>
      </w:r>
      <w:r w:rsidR="00043B6A">
        <w:instrText xml:space="preserve"> ADDIN ZOTERO_ITEM CSL_CITATION {"citationID":"bMMvz2A9","properties":{"formattedCitation":"(Beier et al., 2020)","plainCitation":"(Beier et al., 2020)","noteIndex":0},"citationItems":[{"id":190,"uris":["http://zotero.org/users/6724863/items/JZIJHM2Y"],"uri":["http://zotero.org/users/6724863/items/JZIJHM2Y"],"itemData":{"id":190,"type":"article-journal","title":"Industry 4.0: How it is defined from a sociotechnical perspective and how much sustainability it includes – A literature review","container-title":"Journal of Cleaner Production","page":"120856","volume":"259","source":"ScienceDirect","abstract":"Industry 4.0 has had a strong influence on the debate on the digitalization of industrial processes, despite being criticized for lacking a proper definition. However, Industry 4.0 might offer a huge chance to align the goals of a sustainable development with the ongoing digital transformation in industrial development. The main contribution of this paper is therefore twofold. We provide a de-facto definition of the concept “Industry 4.0” from a sociotechnical perspective based on its most often cited key features, as well as a thorough review of how far the concept of sustainability is incorporated in it.","DOI":"10.1016/j.jclepro.2020.120856","ISSN":"0959-6526","title-short":"Industry 4.0","journalAbbreviation":"Journal of Cleaner Production","language":"en","author":[{"family":"Beier","given":"Grischa"},{"family":"Ullrich","given":"André"},{"family":"Niehoff","given":"Silke"},{"family":"Reißig","given":"Malte"},{"family":"Habich","given":"Matthias"}],"issued":{"date-parts":[["2020",6,20]]}}}],"schema":"https://github.com/citation-style-language/schema/raw/master/csl-citation.json"} </w:instrText>
      </w:r>
      <w:r w:rsidR="00043B6A">
        <w:fldChar w:fldCharType="separate"/>
      </w:r>
      <w:r w:rsidR="00043B6A" w:rsidRPr="00043B6A">
        <w:rPr>
          <w:rFonts w:ascii="Calibri" w:hAnsi="Calibri" w:cs="Calibri"/>
        </w:rPr>
        <w:t>(Beier et al., 2020)</w:t>
      </w:r>
      <w:r w:rsidR="00043B6A">
        <w:fldChar w:fldCharType="end"/>
      </w:r>
      <w:r w:rsidR="00043B6A">
        <w:t xml:space="preserve">. One of the most potent digital developments in this regard, is blockchain protocol. In </w:t>
      </w:r>
      <w:r w:rsidR="00043B6A">
        <w:lastRenderedPageBreak/>
        <w:t>this section</w:t>
      </w:r>
      <w:r w:rsidR="004416D7">
        <w:t>, we analyse how blockchain protocol and its</w:t>
      </w:r>
      <w:r w:rsidR="00043B6A">
        <w:t xml:space="preserve"> applications in different sectors</w:t>
      </w:r>
      <w:r w:rsidR="00EC1335">
        <w:t>,</w:t>
      </w:r>
      <w:r w:rsidR="00043B6A">
        <w:t xml:space="preserve"> </w:t>
      </w:r>
      <w:r w:rsidR="007C39A0">
        <w:t>can benefit and challenge</w:t>
      </w:r>
      <w:r w:rsidR="0006359F">
        <w:t xml:space="preserve"> the circular economy through sustainability and social responsibility</w:t>
      </w:r>
      <w:r w:rsidR="00EC1335">
        <w:t xml:space="preserve"> considerations</w:t>
      </w:r>
      <w:r w:rsidR="0006359F">
        <w:t>.</w:t>
      </w:r>
    </w:p>
    <w:p w:rsidR="0062245F" w:rsidRDefault="00A479D3" w:rsidP="00050246">
      <w:pPr>
        <w:spacing w:line="360" w:lineRule="auto"/>
      </w:pPr>
      <w:r>
        <w:t xml:space="preserve">As blockchain was introduced as a distributed ledger </w:t>
      </w:r>
      <w:r w:rsidR="00F2513C">
        <w:t>to</w:t>
      </w:r>
      <w:r>
        <w:t xml:space="preserve"> record</w:t>
      </w:r>
      <w:r w:rsidR="00F2513C">
        <w:t xml:space="preserve"> the</w:t>
      </w:r>
      <w:r>
        <w:t xml:space="preserve"> cryptocurrency bitcoin transactions, most naturally the finance and accounting sectors were pioneers in testing its wider application. Various banks started experimenting with private blockchain to re</w:t>
      </w:r>
      <w:r w:rsidR="0062245F">
        <w:t xml:space="preserve">place paper-based and manual recording and authentication of transactions, especially in the context of financial trading cross-border transactions and foreign exchange </w:t>
      </w:r>
      <w:r w:rsidR="0062245F">
        <w:fldChar w:fldCharType="begin"/>
      </w:r>
      <w:r w:rsidR="0062245F">
        <w:instrText xml:space="preserve"> ADDIN ZOTERO_ITEM CSL_CITATION {"citationID":"bIFfMwPb","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62245F">
        <w:fldChar w:fldCharType="separate"/>
      </w:r>
      <w:r w:rsidR="0062245F" w:rsidRPr="0062245F">
        <w:rPr>
          <w:rFonts w:ascii="Calibri" w:hAnsi="Calibri" w:cs="Calibri"/>
        </w:rPr>
        <w:t>(Iansiti &amp; Lakhani, 2017)</w:t>
      </w:r>
      <w:r w:rsidR="0062245F">
        <w:fldChar w:fldCharType="end"/>
      </w:r>
      <w:r w:rsidR="0062245F">
        <w:t xml:space="preserve">. Use of blockchain and smart contracts is heralding transformations in the initiation, processing, recording, resolution, audit and reporting of </w:t>
      </w:r>
      <w:r w:rsidR="009171FD">
        <w:t>transaction</w:t>
      </w:r>
      <w:r w:rsidR="0062245F">
        <w:t xml:space="preserve">s </w:t>
      </w:r>
      <w:r w:rsidR="0062245F">
        <w:fldChar w:fldCharType="begin"/>
      </w:r>
      <w:r w:rsidR="0062245F">
        <w:instrText xml:space="preserve"> ADDIN ZOTERO_ITEM CSL_CITATION {"citationID":"Is4E649T","properties":{"formattedCitation":"(Schmitz &amp; Leoni, 2019)","plainCitation":"(Schmitz &amp; Leoni, 2019)","noteIndex":0},"citationItems":[{"id":211,"uris":["http://zotero.org/users/6724863/items/SW8W27LB"],"uri":["http://zotero.org/users/6724863/items/SW8W27LB"],"itemData":{"id":211,"type":"article-journal","title":"Accounting and Auditing at the Time of Blockchain Technology: A Research Agenda","container-title":"Australian Accounting Review","page":"331-342","volume":"29","issue":"2","source":"DOI.org (Crossref)","DOI":"10.1111/auar.12286","ISSN":"1035-6908, 1835-2561","title-short":"Accounting and Auditing at the Time of Blockchain Technology","journalAbbreviation":"Australian Accounting Review","language":"en","author":[{"family":"Schmitz","given":"Jana"},{"family":"Leoni","given":"Giulia"}],"issued":{"date-parts":[["2019",6]]}}}],"schema":"https://github.com/citation-style-language/schema/raw/master/csl-citation.json"} </w:instrText>
      </w:r>
      <w:r w:rsidR="0062245F">
        <w:fldChar w:fldCharType="separate"/>
      </w:r>
      <w:r w:rsidR="0062245F" w:rsidRPr="0062245F">
        <w:rPr>
          <w:rFonts w:ascii="Calibri" w:hAnsi="Calibri" w:cs="Calibri"/>
        </w:rPr>
        <w:t>(Schmitz &amp; Leoni, 2019)</w:t>
      </w:r>
      <w:r w:rsidR="0062245F">
        <w:fldChar w:fldCharType="end"/>
      </w:r>
      <w:r w:rsidR="0062245F">
        <w:t xml:space="preserve">. </w:t>
      </w:r>
      <w:r w:rsidR="009171FD">
        <w:t xml:space="preserve">For example, smart contracts </w:t>
      </w:r>
      <w:r w:rsidR="00317DED" w:rsidRPr="00317DED">
        <w:rPr>
          <w:highlight w:val="yellow"/>
        </w:rPr>
        <w:t>facilitate automating</w:t>
      </w:r>
      <w:r w:rsidR="009171FD">
        <w:t xml:space="preserve"> transactional payments by linking with GPS functionality and updating activities at different locations </w:t>
      </w:r>
      <w:r w:rsidR="009171FD">
        <w:fldChar w:fldCharType="begin"/>
      </w:r>
      <w:r w:rsidR="009171FD">
        <w:instrText xml:space="preserve"> ADDIN ZOTERO_ITEM CSL_CITATION {"citationID":"VWabB5CF","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9171FD">
        <w:fldChar w:fldCharType="separate"/>
      </w:r>
      <w:r w:rsidR="009171FD" w:rsidRPr="009171FD">
        <w:rPr>
          <w:rFonts w:ascii="Calibri" w:hAnsi="Calibri" w:cs="Calibri"/>
        </w:rPr>
        <w:t>(Iansiti &amp; Lakhani, 2017)</w:t>
      </w:r>
      <w:r w:rsidR="009171FD">
        <w:fldChar w:fldCharType="end"/>
      </w:r>
      <w:r w:rsidR="009171FD">
        <w:t xml:space="preserve">. </w:t>
      </w:r>
      <w:r w:rsidR="00EF02AF">
        <w:t>These systems thereby contribute to social responsibility by preventing fraudulent transactions. Furthermore</w:t>
      </w:r>
      <w:r w:rsidR="009171FD">
        <w:t xml:space="preserve">, there is an opportunity for new financial models </w:t>
      </w:r>
      <w:r w:rsidR="00C301F3">
        <w:t>to</w:t>
      </w:r>
      <w:r w:rsidR="009171FD">
        <w:t xml:space="preserve"> move </w:t>
      </w:r>
      <w:r w:rsidR="00EF02AF">
        <w:t xml:space="preserve">towards </w:t>
      </w:r>
      <w:r w:rsidR="009171FD">
        <w:t xml:space="preserve">more sustainable investments contributing to the economy </w:t>
      </w:r>
      <w:r w:rsidR="009171FD">
        <w:fldChar w:fldCharType="begin"/>
      </w:r>
      <w:r w:rsidR="009171FD">
        <w:instrText xml:space="preserve"> ADDIN ZOTERO_ITEM CSL_CITATION {"citationID":"G2WcNgfr","properties":{"formattedCitation":"(Schulte, 2013)","plainCitation":"(Schulte, 2013)","noteIndex":0},"citationItems":[{"id":143,"uris":["http://zotero.org/users/6724863/items/MMR94UGS"],"uri":["http://zotero.org/users/6724863/items/MMR94UGS"],"itemData":{"id":143,"type":"article-journal","title":"New business models for a radical change in resource efficiency","container-title":"Environmental Innovation and Societal Transitions","page":"43-47","volume":"9","source":"DOI.org (Crossref)","DOI":"10.1016/j.eist.2013.09.006","ISSN":"22104224","journalAbbreviation":"Environmental Innovation and Societal Transitions","language":"en","author":[{"family":"Schulte","given":"Uwe G."}],"issued":{"date-parts":[["2013",12]]}}}],"schema":"https://github.com/citation-style-language/schema/raw/master/csl-citation.json"} </w:instrText>
      </w:r>
      <w:r w:rsidR="009171FD">
        <w:fldChar w:fldCharType="separate"/>
      </w:r>
      <w:r w:rsidR="009171FD" w:rsidRPr="009171FD">
        <w:rPr>
          <w:rFonts w:ascii="Calibri" w:hAnsi="Calibri" w:cs="Calibri"/>
        </w:rPr>
        <w:t>(Schulte, 2013)</w:t>
      </w:r>
      <w:r w:rsidR="009171FD">
        <w:fldChar w:fldCharType="end"/>
      </w:r>
      <w:r w:rsidR="009171FD">
        <w:t>.</w:t>
      </w:r>
      <w:r w:rsidR="00620EFD">
        <w:t xml:space="preserve"> Blockchain protocol can </w:t>
      </w:r>
      <w:r w:rsidR="000649A8">
        <w:t>help raise</w:t>
      </w:r>
      <w:r w:rsidR="00620EFD">
        <w:t xml:space="preserve"> venture capital in a more equitable manner through crowdfunding and making access to finances fairer for all</w:t>
      </w:r>
      <w:r w:rsidR="00A03D38">
        <w:t xml:space="preserve"> sections of society</w:t>
      </w:r>
      <w:r w:rsidR="00620EFD">
        <w:t xml:space="preserve"> </w:t>
      </w:r>
      <w:r w:rsidR="00620EFD">
        <w:fldChar w:fldCharType="begin"/>
      </w:r>
      <w:r w:rsidR="00A03D38">
        <w:instrText xml:space="preserve"> ADDIN ZOTERO_ITEM CSL_CITATION {"citationID":"zF4G4YIf","properties":{"formattedCitation":"(Dierksmeier &amp; Seele, 2020; Greenberg &amp; Mollick, 2017)","plainCitation":"(Dierksmeier &amp; Seele, 2020; Greenberg &amp; Mollick, 2017)","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id":213,"uris":["http://zotero.org/users/6724863/items/NEULENTM"],"uri":["http://zotero.org/users/6724863/items/NEULENTM"],"itemData":{"id":213,"type":"article-journal","title":"Activist Choice Homophily and the Crowdfunding of Female Founders","container-title":"Administrative Science Quarterly","page":"341-374","volume":"62","issue":"2","source":"DOI.org (Crossref)","DOI":"10.1177/0001839216678847","ISSN":"0001-8392, 1930-3815","journalAbbreviation":"Administrative Science Quarterly","language":"en","author":[{"family":"Greenberg","given":"Jason"},{"family":"Mollick","given":"Ethan"}],"issued":{"date-parts":[["2017",6]]}}}],"schema":"https://github.com/citation-style-language/schema/raw/master/csl-citation.json"} </w:instrText>
      </w:r>
      <w:r w:rsidR="00620EFD">
        <w:fldChar w:fldCharType="separate"/>
      </w:r>
      <w:r w:rsidR="00A03D38" w:rsidRPr="00A03D38">
        <w:rPr>
          <w:rFonts w:ascii="Calibri" w:hAnsi="Calibri" w:cs="Calibri"/>
        </w:rPr>
        <w:t>(Dierksmeier &amp; Seele, 2020; Greenberg &amp; Mollick, 2017)</w:t>
      </w:r>
      <w:r w:rsidR="00620EFD">
        <w:fldChar w:fldCharType="end"/>
      </w:r>
      <w:r w:rsidR="00620EFD">
        <w:t>.</w:t>
      </w:r>
    </w:p>
    <w:p w:rsidR="00180522" w:rsidRDefault="00211E07" w:rsidP="00050246">
      <w:pPr>
        <w:autoSpaceDE w:val="0"/>
        <w:autoSpaceDN w:val="0"/>
        <w:adjustRightInd w:val="0"/>
        <w:spacing w:after="0" w:line="360" w:lineRule="auto"/>
      </w:pPr>
      <w:r>
        <w:t>Blockchain technology can be very attractive in supply chain management</w:t>
      </w:r>
      <w:r w:rsidR="00BC1F39">
        <w:t xml:space="preserve"> </w:t>
      </w:r>
      <w:r w:rsidR="00BC1F39">
        <w:fldChar w:fldCharType="begin"/>
      </w:r>
      <w:r w:rsidR="00BC1F39">
        <w:instrText xml:space="preserve"> ADDIN ZOTERO_ITEM CSL_CITATION {"citationID":"eWsDfoGb","properties":{"formattedCitation":"(Venkatesh et al., 2020)","plainCitation":"(Venkatesh et al., 2020)","noteIndex":0},"citationItems":[{"id":27,"uris":["http://zotero.org/users/6724863/items/2GYNGKAX"],"uri":["http://zotero.org/users/6724863/items/2GYNGKAX"],"itemData":{"id":27,"type":"article-journal","title":"System architecture for blockchain based transparency of supply chain social sustainability","container-title":"Robotics and Computer-Integrated Manufacturing","page":"101896","volume":"63","source":"DOI.org (Crossref)","DOI":"10.1016/j.rcim.2019.101896","ISSN":"07365845","journalAbbreviation":"Robotics and Computer-Integrated Manufacturing","language":"en","author":[{"family":"Venkatesh","given":"V.G."},{"family":"Kang","given":"Kai"},{"family":"Wang","given":"Bill"},{"family":"Zhong","given":"Ray Y"},{"family":"Zhang","given":"Abraham"}],"issued":{"date-parts":[["2020",6]]}}}],"schema":"https://github.com/citation-style-language/schema/raw/master/csl-citation.json"} </w:instrText>
      </w:r>
      <w:r w:rsidR="00BC1F39">
        <w:fldChar w:fldCharType="separate"/>
      </w:r>
      <w:r w:rsidR="00BC1F39" w:rsidRPr="00BC1F39">
        <w:rPr>
          <w:rFonts w:ascii="Calibri" w:hAnsi="Calibri" w:cs="Calibri"/>
        </w:rPr>
        <w:t>(Venkatesh et al., 2020)</w:t>
      </w:r>
      <w:r w:rsidR="00BC1F39">
        <w:fldChar w:fldCharType="end"/>
      </w:r>
      <w:r>
        <w:t>. Supply chains are perpetually aspiring to reduce waste and enhance efficiencies</w:t>
      </w:r>
      <w:r w:rsidR="00217182">
        <w:t xml:space="preserve"> </w:t>
      </w:r>
      <w:r w:rsidR="00217182">
        <w:fldChar w:fldCharType="begin"/>
      </w:r>
      <w:r w:rsidR="00CD77ED">
        <w:instrText xml:space="preserve"> ADDIN ZOTERO_ITEM CSL_CITATION {"citationID":"hcwcCxBa","properties":{"formattedCitation":"(A. Upadhyay et al., In Press)","plainCitation":"(A. Upadhyay et al., In Press)","dontUpdate":true,"noteIndex":0},"citationItems":[{"id":156,"uris":["http://zotero.org/users/6724863/items/WVKLYBZM"],"uri":["http://zotero.org/users/6724863/items/WVKLYBZM"],"itemData":{"id":156,"type":"article-journal","title":"A Review of Lean and Agile Management in Humanitarian Supply Chains: Analysing the Pre-Disaster and Post-Disaster Phases, and Future Directions","container-title":"Production Planning &amp; Control: The Management of Operations","author":[{"family":"Upadhyay","given":"Arvind"},{"family":"Mukhuty","given":"Sumona"},{"family":"Kumari","given":"Sushma"},{"family":"Garza-Reyes","given":"Jose Arturo"},{"family":"Shukla","given":"Vinaya"}],"issued":{"literal":"In Press"}}}],"schema":"https://github.com/citation-style-language/schema/raw/master/csl-citation.json"} </w:instrText>
      </w:r>
      <w:r w:rsidR="00217182">
        <w:fldChar w:fldCharType="separate"/>
      </w:r>
      <w:r w:rsidR="009214C1">
        <w:rPr>
          <w:rFonts w:ascii="Calibri" w:hAnsi="Calibri" w:cs="Calibri"/>
        </w:rPr>
        <w:t>(</w:t>
      </w:r>
      <w:r w:rsidR="009214C1" w:rsidRPr="009214C1">
        <w:rPr>
          <w:rFonts w:ascii="Calibri" w:hAnsi="Calibri" w:cs="Calibri"/>
        </w:rPr>
        <w:t>Upadhyay et al., In Press)</w:t>
      </w:r>
      <w:r w:rsidR="00217182">
        <w:fldChar w:fldCharType="end"/>
      </w:r>
      <w:r>
        <w:t xml:space="preserve">. </w:t>
      </w:r>
      <w:r w:rsidR="00654747">
        <w:t xml:space="preserve">Using blockchain technology to link the distributed ledgers, databases and stakeholders in the entire supply chain can enhance efficiencies and ensure savings in cost as well as time. </w:t>
      </w:r>
      <w:r w:rsidR="00C004ED">
        <w:t xml:space="preserve">Long and complex supply chains can be monitored with relative ease and efficiency by recording key data in the blockchain during the journey of the product from raw material source to manufacturer to customer </w:t>
      </w:r>
      <w:r w:rsidR="00C004ED">
        <w:fldChar w:fldCharType="begin"/>
      </w:r>
      <w:r w:rsidR="00C004ED">
        <w:instrText xml:space="preserve"> ADDIN ZOTERO_ITEM CSL_CITATION {"citationID":"IFYziAu7","properties":{"formattedCitation":"(Xu et al., 2019)","plainCitation":"(Xu et al., 2019)","noteIndex":0},"citationItems":[{"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rsidR="00C004ED">
        <w:fldChar w:fldCharType="separate"/>
      </w:r>
      <w:r w:rsidR="00C004ED" w:rsidRPr="00C004ED">
        <w:rPr>
          <w:rFonts w:ascii="Calibri" w:hAnsi="Calibri" w:cs="Calibri"/>
        </w:rPr>
        <w:t>(Xu et al., 2019)</w:t>
      </w:r>
      <w:r w:rsidR="00C004ED">
        <w:fldChar w:fldCharType="end"/>
      </w:r>
      <w:r w:rsidR="00C004ED">
        <w:t xml:space="preserve">. In </w:t>
      </w:r>
      <w:r w:rsidR="00EC1705">
        <w:t>this manner</w:t>
      </w:r>
      <w:r w:rsidR="00161AEE">
        <w:t>,</w:t>
      </w:r>
      <w:r w:rsidR="00EC1705">
        <w:t xml:space="preserve"> product-</w:t>
      </w:r>
      <w:r w:rsidR="00C004ED">
        <w:t xml:space="preserve">quality </w:t>
      </w:r>
      <w:r w:rsidR="00EC1705">
        <w:t xml:space="preserve">and cleaner production </w:t>
      </w:r>
      <w:r w:rsidR="00F302B7">
        <w:t>is can be ensured,</w:t>
      </w:r>
      <w:r w:rsidR="00161AEE">
        <w:t xml:space="preserve"> by transcending local and global boundaries</w:t>
      </w:r>
      <w:r w:rsidR="00C004ED">
        <w:t xml:space="preserve">. </w:t>
      </w:r>
      <w:r w:rsidR="00F302B7">
        <w:t xml:space="preserve">For example, in diamond manufacturing, using blockchain, the gems can now be tracked through the blockchain from the source mines to the final consumer </w:t>
      </w:r>
      <w:r w:rsidR="00F302B7">
        <w:fldChar w:fldCharType="begin"/>
      </w:r>
      <w:r w:rsidR="00F302B7">
        <w:instrText xml:space="preserve"> ADDIN ZOTERO_ITEM CSL_CITATION {"citationID":"Y25tnykI","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F302B7">
        <w:fldChar w:fldCharType="separate"/>
      </w:r>
      <w:r w:rsidR="00F302B7" w:rsidRPr="00F302B7">
        <w:rPr>
          <w:rFonts w:ascii="Calibri" w:hAnsi="Calibri" w:cs="Calibri"/>
        </w:rPr>
        <w:t>(Iansiti &amp; Lakhani, 2017)</w:t>
      </w:r>
      <w:r w:rsidR="00F302B7">
        <w:fldChar w:fldCharType="end"/>
      </w:r>
      <w:r w:rsidR="00F302B7">
        <w:t xml:space="preserve">. </w:t>
      </w:r>
      <w:r w:rsidR="00654747">
        <w:t xml:space="preserve">Blockchain can thereby </w:t>
      </w:r>
      <w:r w:rsidR="00893A32">
        <w:t>align supply chains with</w:t>
      </w:r>
      <w:r w:rsidR="00654747">
        <w:t xml:space="preserve"> </w:t>
      </w:r>
      <w:r w:rsidR="00893A32">
        <w:t xml:space="preserve">circular economy </w:t>
      </w:r>
      <w:r w:rsidR="00654747">
        <w:t xml:space="preserve">sustainability through </w:t>
      </w:r>
      <w:r w:rsidR="00893A32">
        <w:t xml:space="preserve">traceability and transparency </w:t>
      </w:r>
      <w:r w:rsidR="00893A32">
        <w:fldChar w:fldCharType="begin"/>
      </w:r>
      <w:r w:rsidR="00CD77ED">
        <w:instrText xml:space="preserve"> ADDIN ZOTERO_ITEM CSL_CITATION {"citationID":"QiITFqXe","properties":{"formattedCitation":"(Ellen MacArthur Foundation, 2019)","plainCitation":"(Ellen MacArthur Foundation, 2019)","noteIndex":0},"citationItems":[{"id":175,"uris":["http://zotero.org/users/6724863/items/MHYJFJND"],"uri":["http://zotero.org/users/6724863/items/MHYJFJND"],"itemData":{"id":175,"type":"report","title":"Artificial intelligence and the circular economy","publisher":"Ellen MacArthur Foundation Report.","page":"1 - 39","author":[{"family":"Ellen MacArthur Foundation","given":""}],"issued":{"date-parts":[["2019"]]}}}],"schema":"https://github.com/citation-style-language/schema/raw/master/csl-citation.json"} </w:instrText>
      </w:r>
      <w:r w:rsidR="00893A32">
        <w:fldChar w:fldCharType="separate"/>
      </w:r>
      <w:r w:rsidR="00893A32" w:rsidRPr="00893A32">
        <w:rPr>
          <w:rFonts w:ascii="Calibri" w:hAnsi="Calibri" w:cs="Calibri"/>
        </w:rPr>
        <w:t>(Ellen MacArthur Foundation, 2019)</w:t>
      </w:r>
      <w:r w:rsidR="00893A32">
        <w:fldChar w:fldCharType="end"/>
      </w:r>
      <w:r w:rsidR="00893A32">
        <w:t xml:space="preserve"> and reduce</w:t>
      </w:r>
      <w:r w:rsidR="00654747">
        <w:t xml:space="preserve"> hard copy usage, fuel usage</w:t>
      </w:r>
      <w:r w:rsidR="00F302B7">
        <w:t>, encourage energy renewal</w:t>
      </w:r>
      <w:r w:rsidR="00654747">
        <w:t xml:space="preserve"> and substantially reduce waste</w:t>
      </w:r>
      <w:r w:rsidR="00180522">
        <w:t xml:space="preserve"> in supply chains</w:t>
      </w:r>
      <w:r w:rsidR="00654747">
        <w:t>. As blockchain is irreversible, the records of resources, update</w:t>
      </w:r>
      <w:r w:rsidR="00F302B7">
        <w:t>s</w:t>
      </w:r>
      <w:r w:rsidR="00654747">
        <w:t xml:space="preserve"> and stakeholders ca</w:t>
      </w:r>
      <w:r w:rsidR="002705DC">
        <w:t>n help generate cyclical processes for supply chain management.</w:t>
      </w:r>
      <w:r w:rsidR="007B6717">
        <w:t xml:space="preserve"> Furthermore, blockchain records help monitor and proof to the customer, the environmental sustainability of products manufactured. It also helps to ensure and assure the customers that child labour was not used and human rights were protected in the production and supply chain process </w:t>
      </w:r>
      <w:r w:rsidR="007B6717">
        <w:fldChar w:fldCharType="begin"/>
      </w:r>
      <w:r w:rsidR="007B6717">
        <w:instrText xml:space="preserve"> ADDIN ZOTERO_ITEM CSL_CITATION {"citationID":"oQfWfl7t","properties":{"formattedCitation":"(Dierksmeier &amp; Seele, 2020)","plainCitation":"(Dierksmeier &amp; Seele, 2020)","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schema":"https://github.com/citation-style-language/schema/raw/master/csl-citation.json"} </w:instrText>
      </w:r>
      <w:r w:rsidR="007B6717">
        <w:fldChar w:fldCharType="separate"/>
      </w:r>
      <w:r w:rsidR="007B6717" w:rsidRPr="007B6717">
        <w:rPr>
          <w:rFonts w:ascii="Calibri" w:hAnsi="Calibri" w:cs="Calibri"/>
        </w:rPr>
        <w:t>(Dierksmeier &amp; Seele, 2020)</w:t>
      </w:r>
      <w:r w:rsidR="007B6717">
        <w:fldChar w:fldCharType="end"/>
      </w:r>
      <w:r w:rsidR="007B6717">
        <w:t>.</w:t>
      </w:r>
      <w:r w:rsidR="002705DC">
        <w:t xml:space="preserve"> </w:t>
      </w:r>
      <w:r w:rsidR="00F302B7">
        <w:t xml:space="preserve">Thus, </w:t>
      </w:r>
      <w:r w:rsidR="00F302B7">
        <w:lastRenderedPageBreak/>
        <w:t>t</w:t>
      </w:r>
      <w:r w:rsidR="00E810E5">
        <w:t xml:space="preserve">hrough collaboration </w:t>
      </w:r>
      <w:r w:rsidR="00F302B7">
        <w:t xml:space="preserve">and </w:t>
      </w:r>
      <w:r w:rsidR="00B81AAE">
        <w:t>knowledge sharing</w:t>
      </w:r>
      <w:r w:rsidR="00F302B7">
        <w:t xml:space="preserve"> </w:t>
      </w:r>
      <w:r w:rsidR="00E810E5">
        <w:t xml:space="preserve">in the blockchain, </w:t>
      </w:r>
      <w:r w:rsidR="007B6717">
        <w:t xml:space="preserve">we can </w:t>
      </w:r>
      <w:r w:rsidR="00E810E5">
        <w:t>achieve s</w:t>
      </w:r>
      <w:r w:rsidR="004E5C7A">
        <w:t xml:space="preserve">ustainability </w:t>
      </w:r>
      <w:r w:rsidR="00F302B7">
        <w:t xml:space="preserve">and social </w:t>
      </w:r>
      <w:r w:rsidR="007B6717">
        <w:t>responsibility goals</w:t>
      </w:r>
      <w:r w:rsidR="00F302B7">
        <w:t xml:space="preserve"> </w:t>
      </w:r>
      <w:r w:rsidR="007036A2">
        <w:t>and foster a circular economy</w:t>
      </w:r>
      <w:r w:rsidR="00E810E5">
        <w:t>.</w:t>
      </w:r>
    </w:p>
    <w:p w:rsidR="00F302B7" w:rsidRDefault="00F302B7" w:rsidP="00050246">
      <w:pPr>
        <w:autoSpaceDE w:val="0"/>
        <w:autoSpaceDN w:val="0"/>
        <w:adjustRightInd w:val="0"/>
        <w:spacing w:after="0" w:line="360" w:lineRule="auto"/>
      </w:pPr>
    </w:p>
    <w:p w:rsidR="00B53D15" w:rsidRDefault="00B53D15" w:rsidP="00050246">
      <w:pPr>
        <w:autoSpaceDE w:val="0"/>
        <w:autoSpaceDN w:val="0"/>
        <w:adjustRightInd w:val="0"/>
        <w:spacing w:after="0" w:line="360" w:lineRule="auto"/>
      </w:pPr>
      <w:r>
        <w:t>Healthcare is another important area where blockchain protocol and smart contracts are gaining momentum</w:t>
      </w:r>
      <w:r w:rsidR="009F3534">
        <w:t xml:space="preserve"> through permissioned blockchain </w:t>
      </w:r>
      <w:r w:rsidR="009F3534">
        <w:fldChar w:fldCharType="begin"/>
      </w:r>
      <w:r w:rsidR="009F3534">
        <w:instrText xml:space="preserve"> ADDIN ZOTERO_ITEM CSL_CITATION {"citationID":"sonaZtCD","properties":{"formattedCitation":"(Engelhardt, 2017)","plainCitation":"(Engelhardt, 2017)","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schema":"https://github.com/citation-style-language/schema/raw/master/csl-citation.json"} </w:instrText>
      </w:r>
      <w:r w:rsidR="009F3534">
        <w:fldChar w:fldCharType="separate"/>
      </w:r>
      <w:r w:rsidR="009F3534" w:rsidRPr="009F3534">
        <w:rPr>
          <w:rFonts w:ascii="Calibri" w:hAnsi="Calibri" w:cs="Calibri"/>
        </w:rPr>
        <w:t>(Engelhardt, 2017)</w:t>
      </w:r>
      <w:r w:rsidR="009F3534">
        <w:fldChar w:fldCharType="end"/>
      </w:r>
      <w:r>
        <w:t>.</w:t>
      </w:r>
      <w:r w:rsidR="00567648">
        <w:t xml:space="preserve"> </w:t>
      </w:r>
      <w:r w:rsidR="009F3534">
        <w:t xml:space="preserve">Here, every blockchain is encrypted maintaining privacy as different parties on the chain can only access information they have the right to access through cryptographic codes. </w:t>
      </w:r>
      <w:r w:rsidR="00567648">
        <w:t>Accuracy</w:t>
      </w:r>
      <w:r w:rsidR="00A6083F">
        <w:t>, completeness</w:t>
      </w:r>
      <w:r w:rsidR="00567648">
        <w:t xml:space="preserve"> and appropriate accessibility to healthcare records is a key concern in the health sector.</w:t>
      </w:r>
      <w:r w:rsidR="00B81AAE">
        <w:t xml:space="preserve"> </w:t>
      </w:r>
      <w:r w:rsidR="00A6083F">
        <w:t xml:space="preserve">From an ethical and social responsibility viewpoint, patient records technology needs to ensure patient confidentiality, and access by correct persons at the right times. </w:t>
      </w:r>
      <w:r w:rsidR="00B81AAE">
        <w:t>The promise of privacy</w:t>
      </w:r>
      <w:r w:rsidR="00803B9D">
        <w:t xml:space="preserve"> through </w:t>
      </w:r>
      <w:r w:rsidR="009F3534">
        <w:t xml:space="preserve">an encrypted </w:t>
      </w:r>
      <w:r w:rsidR="00803B9D">
        <w:t>private blockchain</w:t>
      </w:r>
      <w:r w:rsidR="00A6083F">
        <w:t>, ability to interlink different databases for data completeness,</w:t>
      </w:r>
      <w:r w:rsidR="00B81AAE">
        <w:t xml:space="preserve"> </w:t>
      </w:r>
      <w:r w:rsidR="009137E2">
        <w:t xml:space="preserve">inter-operability </w:t>
      </w:r>
      <w:r w:rsidR="00B81AAE">
        <w:t xml:space="preserve">and cost-savings by removal of third-party </w:t>
      </w:r>
      <w:r w:rsidR="00803B9D">
        <w:t xml:space="preserve">trust broker </w:t>
      </w:r>
      <w:r w:rsidR="00A6083F">
        <w:t>overhead</w:t>
      </w:r>
      <w:r w:rsidR="00B81AAE">
        <w:t xml:space="preserve"> requirements, has led to research and investment in how blockchain protocol can be implemented for patient data records maintenance and public health initiatives </w:t>
      </w:r>
      <w:r w:rsidR="00B81AAE">
        <w:fldChar w:fldCharType="begin"/>
      </w:r>
      <w:r w:rsidR="009F1127">
        <w:instrText xml:space="preserve"> ADDIN ZOTERO_ITEM CSL_CITATION {"citationID":"AyaNhjze","properties":{"formattedCitation":"(Engelhardt, 2017; McGhin et al., 2019; Yue et al., 2016)","plainCitation":"(Engelhardt, 2017; McGhin et al., 2019; Yue et al., 2016)","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id":208,"uris":["http://zotero.org/users/6724863/items/IKK7FYB6"],"uri":["http://zotero.org/users/6724863/items/IKK7FYB6"],"itemData":{"id":208,"type":"article-journal","title":"Blockchain in healthcare applications: Research challenges and opportunities","container-title":"Journal of Network and Computer Applications","page":"62-75","volume":"135","source":"DOI.org (Crossref)","DOI":"10.1016/j.jnca.2019.02.027","ISSN":"10848045","title-short":"Blockchain in healthcare applications","journalAbbreviation":"Journal of Network and Computer Applications","language":"en","author":[{"family":"McGhin","given":"Thomas"},{"family":"Choo","given":"Kim-Kwang Raymond"},{"family":"Liu","given":"Charles Zhechao"},{"family":"He","given":"Debiao"}],"issued":{"date-parts":[["2019",6]]}}},{"id":209,"uris":["http://zotero.org/users/6724863/items/RABPEDK9"],"uri":["http://zotero.org/users/6724863/items/RABPEDK9"],"itemData":{"id":209,"type":"article-journal","title":"Healthcare Data Gateways: Found Healthcare Intelligence on Blockchain with Novel Privacy Risk Control","container-title":"Journal of Medical Systems","page":"218","volume":"40","issue":"10","source":"DOI.org (Crossref)","DOI":"10.1007/s10916-016-0574-6","ISSN":"0148-5598, 1573-689X","title-short":"Healthcare Data Gateways","journalAbbreviation":"J Med Syst","language":"en","author":[{"family":"Yue","given":"Xiao"},{"family":"Wang","given":"Huiju"},{"family":"Jin","given":"Dawei"},{"family":"Li","given":"Mingqiang"},{"family":"Jiang","given":"Wei"}],"issued":{"date-parts":[["2016",10]]}}}],"schema":"https://github.com/citation-style-language/schema/raw/master/csl-citation.json"} </w:instrText>
      </w:r>
      <w:r w:rsidR="00B81AAE">
        <w:fldChar w:fldCharType="separate"/>
      </w:r>
      <w:r w:rsidR="009F1127" w:rsidRPr="009F1127">
        <w:rPr>
          <w:rFonts w:ascii="Calibri" w:hAnsi="Calibri" w:cs="Calibri"/>
        </w:rPr>
        <w:t>(Engelhardt, 2017; McGhin et al., 2019; Yue et al., 2016)</w:t>
      </w:r>
      <w:r w:rsidR="00B81AAE">
        <w:fldChar w:fldCharType="end"/>
      </w:r>
      <w:r w:rsidR="00B81AAE">
        <w:t xml:space="preserve">. </w:t>
      </w:r>
      <w:r w:rsidR="00A6083F">
        <w:t xml:space="preserve">The simultaneous </w:t>
      </w:r>
      <w:r w:rsidR="00803B9D">
        <w:t>ease of</w:t>
      </w:r>
      <w:r w:rsidR="00A6083F">
        <w:t xml:space="preserve"> access </w:t>
      </w:r>
      <w:r w:rsidR="00803B9D">
        <w:t xml:space="preserve">for appropriate stakeholders </w:t>
      </w:r>
      <w:r w:rsidR="00A6083F">
        <w:t>and security offered by blockchain can</w:t>
      </w:r>
      <w:r w:rsidR="00803B9D">
        <w:t xml:space="preserve"> also</w:t>
      </w:r>
      <w:r w:rsidR="00A6083F">
        <w:t xml:space="preserve"> </w:t>
      </w:r>
      <w:r w:rsidR="009137E2">
        <w:t>empower</w:t>
      </w:r>
      <w:r w:rsidR="00A6083F">
        <w:t xml:space="preserve"> patients to </w:t>
      </w:r>
      <w:r w:rsidR="009137E2">
        <w:t xml:space="preserve">own, share and </w:t>
      </w:r>
      <w:r w:rsidR="00A6083F">
        <w:t xml:space="preserve">co-create their own health data in a transparent manner </w:t>
      </w:r>
      <w:r w:rsidR="00A6083F">
        <w:fldChar w:fldCharType="begin"/>
      </w:r>
      <w:r w:rsidR="009137E2">
        <w:instrText xml:space="preserve"> ADDIN ZOTERO_ITEM CSL_CITATION {"citationID":"L7gt2Nru","properties":{"formattedCitation":"(Schumacher, 2017; Yue et al., 2016)","plainCitation":"(Schumacher, 2017; Yue et al., 2016)","noteIndex":0},"citationItems":[{"id":206,"uris":["http://zotero.org/users/6724863/items/W99LLUAU"],"uri":["http://zotero.org/users/6724863/items/W99LLUAU"],"itemData":{"id":206,"type":"book","title":"Schumacher, A. 2017. Blockchain &amp; Healthcare – 2017 Strategy Guide.","publisher":"Axel Schumacher","publisher-place":"Munich","event-place":"Munich","author":[{"family":"Schumacher","given":"A"}],"issued":{"date-parts":[["2017"]]}}},{"id":209,"uris":["http://zotero.org/users/6724863/items/RABPEDK9"],"uri":["http://zotero.org/users/6724863/items/RABPEDK9"],"itemData":{"id":209,"type":"article-journal","title":"Healthcare Data Gateways: Found Healthcare Intelligence on Blockchain with Novel Privacy Risk Control","container-title":"Journal of Medical Systems","page":"218","volume":"40","issue":"10","source":"DOI.org (Crossref)","DOI":"10.1007/s10916-016-0574-6","ISSN":"0148-5598, 1573-689X","title-short":"Healthcare Data Gateways","journalAbbreviation":"J Med Syst","language":"en","author":[{"family":"Yue","given":"Xiao"},{"family":"Wang","given":"Huiju"},{"family":"Jin","given":"Dawei"},{"family":"Li","given":"Mingqiang"},{"family":"Jiang","given":"Wei"}],"issued":{"date-parts":[["2016",10]]}}}],"schema":"https://github.com/citation-style-language/schema/raw/master/csl-citation.json"} </w:instrText>
      </w:r>
      <w:r w:rsidR="00A6083F">
        <w:fldChar w:fldCharType="separate"/>
      </w:r>
      <w:r w:rsidR="009137E2" w:rsidRPr="009137E2">
        <w:rPr>
          <w:rFonts w:ascii="Calibri" w:hAnsi="Calibri" w:cs="Calibri"/>
        </w:rPr>
        <w:t>(Schumacher, 2017; Yue et al., 2016)</w:t>
      </w:r>
      <w:r w:rsidR="00A6083F">
        <w:fldChar w:fldCharType="end"/>
      </w:r>
      <w:r w:rsidR="009F3534">
        <w:t>, facilitating more patient control</w:t>
      </w:r>
      <w:r w:rsidR="00A6083F">
        <w:t>.</w:t>
      </w:r>
      <w:r w:rsidR="009F3534">
        <w:t xml:space="preserve"> </w:t>
      </w:r>
      <w:r w:rsidR="00803B9D">
        <w:t>B</w:t>
      </w:r>
      <w:r w:rsidR="002E31D9">
        <w:t>lockchain</w:t>
      </w:r>
      <w:r w:rsidR="00803B9D">
        <w:t xml:space="preserve"> in healthcare can also create and take advantage of the smart contract functionality in dispensing and delivering public healthcare like updating and fulfilling prescriptions </w:t>
      </w:r>
      <w:r w:rsidR="00803B9D">
        <w:fldChar w:fldCharType="begin"/>
      </w:r>
      <w:r w:rsidR="00803B9D">
        <w:instrText xml:space="preserve"> ADDIN ZOTERO_ITEM CSL_CITATION {"citationID":"YbzG7u1x","properties":{"formattedCitation":"(Engelhardt, 2017)","plainCitation":"(Engelhardt, 2017)","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schema":"https://github.com/citation-style-language/schema/raw/master/csl-citation.json"} </w:instrText>
      </w:r>
      <w:r w:rsidR="00803B9D">
        <w:fldChar w:fldCharType="separate"/>
      </w:r>
      <w:r w:rsidR="00803B9D" w:rsidRPr="00803B9D">
        <w:rPr>
          <w:rFonts w:ascii="Calibri" w:hAnsi="Calibri" w:cs="Calibri"/>
        </w:rPr>
        <w:t>(Engelhardt, 2017)</w:t>
      </w:r>
      <w:r w:rsidR="00803B9D">
        <w:fldChar w:fldCharType="end"/>
      </w:r>
      <w:r w:rsidR="009F3534">
        <w:t>.</w:t>
      </w:r>
      <w:r w:rsidR="00803B9D">
        <w:t xml:space="preserve"> </w:t>
      </w:r>
      <w:r w:rsidR="009F3534">
        <w:t>Use of blockchain in healthcare records management can also prevent prescription</w:t>
      </w:r>
      <w:r w:rsidR="009F1127">
        <w:t xml:space="preserve"> and healthcare</w:t>
      </w:r>
      <w:r w:rsidR="009F3534">
        <w:t xml:space="preserve"> fraud </w:t>
      </w:r>
      <w:r w:rsidR="009F3534">
        <w:fldChar w:fldCharType="begin"/>
      </w:r>
      <w:r w:rsidR="000E7F56">
        <w:instrText xml:space="preserve"> ADDIN ZOTERO_ITEM CSL_CITATION {"citationID":"43GaHIi3","properties":{"formattedCitation":"(Engelhardt, 2017; McGhin et al., 2019)","plainCitation":"(Engelhardt, 2017; McGhin et al., 2019)","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id":208,"uris":["http://zotero.org/users/6724863/items/IKK7FYB6"],"uri":["http://zotero.org/users/6724863/items/IKK7FYB6"],"itemData":{"id":208,"type":"article-journal","title":"Blockchain in healthcare applications: Research challenges and opportunities","container-title":"Journal of Network and Computer Applications","page":"62-75","volume":"135","source":"DOI.org (Crossref)","DOI":"10.1016/j.jnca.2019.02.027","ISSN":"10848045","title-short":"Blockchain in healthcare applications","journalAbbreviation":"Journal of Network and Computer Applications","language":"en","author":[{"family":"McGhin","given":"Thomas"},{"family":"Choo","given":"Kim-Kwang Raymond"},{"family":"Liu","given":"Charles Zhechao"},{"family":"He","given":"Debiao"}],"issued":{"date-parts":[["2019",6]]}}}],"schema":"https://github.com/citation-style-language/schema/raw/master/csl-citation.json"} </w:instrText>
      </w:r>
      <w:r w:rsidR="009F3534">
        <w:fldChar w:fldCharType="separate"/>
      </w:r>
      <w:r w:rsidR="000E7F56" w:rsidRPr="000E7F56">
        <w:rPr>
          <w:rFonts w:ascii="Calibri" w:hAnsi="Calibri" w:cs="Calibri"/>
        </w:rPr>
        <w:t>(Engelhardt, 2017; McGhin et al., 2019)</w:t>
      </w:r>
      <w:r w:rsidR="009F3534">
        <w:fldChar w:fldCharType="end"/>
      </w:r>
      <w:r w:rsidR="009F3534" w:rsidRPr="009F3534">
        <w:t xml:space="preserve"> </w:t>
      </w:r>
      <w:r w:rsidR="009F3534">
        <w:t>and facilitat</w:t>
      </w:r>
      <w:r w:rsidR="00751B6E">
        <w:t>e</w:t>
      </w:r>
      <w:r w:rsidR="009F3534">
        <w:t xml:space="preserve"> pharmaceutical recall of unsafe of defective products </w:t>
      </w:r>
      <w:r w:rsidR="009F3534">
        <w:fldChar w:fldCharType="begin"/>
      </w:r>
      <w:r w:rsidR="009F3534">
        <w:instrText xml:space="preserve"> ADDIN ZOTERO_ITEM CSL_CITATION {"citationID":"62jwGwaI","properties":{"formattedCitation":"(Wu &amp; Lin, 2019)","plainCitation":"(Wu &amp; Lin, 2019)","noteIndex":0},"citationItems":[{"id":207,"uris":["http://zotero.org/users/6724863/items/35FLZ5SN"],"uri":["http://zotero.org/users/6724863/items/35FLZ5SN"],"itemData":{"id":207,"type":"article-journal","title":"Blockchain recall management in pharmaceutical industry","container-title":"Procedia CIRP","page":"590-595","volume":"83","source":"DOI.org (Crossref)","DOI":"10.1016/j.procir.2019.04.094","ISSN":"22128271","journalAbbreviation":"Procedia CIRP","language":"en","author":[{"family":"Wu","given":"Xuanping"},{"family":"Lin","given":"Yanjun"}],"issued":{"date-parts":[["2019"]]}}}],"schema":"https://github.com/citation-style-language/schema/raw/master/csl-citation.json"} </w:instrText>
      </w:r>
      <w:r w:rsidR="009F3534">
        <w:fldChar w:fldCharType="separate"/>
      </w:r>
      <w:r w:rsidR="009F3534" w:rsidRPr="00803B9D">
        <w:rPr>
          <w:rFonts w:ascii="Calibri" w:hAnsi="Calibri" w:cs="Calibri"/>
        </w:rPr>
        <w:t>(Wu &amp; Lin, 2019)</w:t>
      </w:r>
      <w:r w:rsidR="009F3534">
        <w:fldChar w:fldCharType="end"/>
      </w:r>
      <w:r w:rsidR="009F3534">
        <w:t>.</w:t>
      </w:r>
      <w:r w:rsidR="009F1127">
        <w:t xml:space="preserve"> Thereby implementation of blockchain and its smart contract functionality in healthcare can make profound contributions to sustainable social responsibility in the economy.</w:t>
      </w:r>
    </w:p>
    <w:p w:rsidR="00EA789D" w:rsidRDefault="00EA789D" w:rsidP="00050246">
      <w:pPr>
        <w:autoSpaceDE w:val="0"/>
        <w:autoSpaceDN w:val="0"/>
        <w:adjustRightInd w:val="0"/>
        <w:spacing w:after="0" w:line="360" w:lineRule="auto"/>
      </w:pPr>
    </w:p>
    <w:p w:rsidR="00EA789D" w:rsidRDefault="00EA789D" w:rsidP="00050246">
      <w:pPr>
        <w:autoSpaceDE w:val="0"/>
        <w:autoSpaceDN w:val="0"/>
        <w:adjustRightInd w:val="0"/>
        <w:spacing w:after="0" w:line="360" w:lineRule="auto"/>
      </w:pPr>
      <w:r>
        <w:t xml:space="preserve">Blockchain technology </w:t>
      </w:r>
      <w:r w:rsidR="00317DED" w:rsidRPr="00317DED">
        <w:rPr>
          <w:highlight w:val="yellow"/>
        </w:rPr>
        <w:t>could potentially</w:t>
      </w:r>
      <w:r>
        <w:t xml:space="preserve"> reduce carbon footprint. </w:t>
      </w:r>
      <w:r w:rsidR="00BF5A16">
        <w:t xml:space="preserve">Blockchain protocol is being implemented in the automobile industry, not just to trace ownership but also develop secure automated driving technology. Blockchain can be employed to ensure tamper resistant vehicle security and protect automatic cars from being hacked </w:t>
      </w:r>
      <w:r w:rsidR="00BF5A16">
        <w:fldChar w:fldCharType="begin"/>
      </w:r>
      <w:r w:rsidR="00BF5A16">
        <w:instrText xml:space="preserve"> ADDIN ZOTERO_ITEM CSL_CITATION {"citationID":"byFGQKwZ","properties":{"formattedCitation":"(Dierksmeier &amp; Seele, 2020)","plainCitation":"(Dierksmeier &amp; Seele, 2020)","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schema":"https://github.com/citation-style-language/schema/raw/master/csl-citation.json"} </w:instrText>
      </w:r>
      <w:r w:rsidR="00BF5A16">
        <w:fldChar w:fldCharType="separate"/>
      </w:r>
      <w:r w:rsidR="00BF5A16" w:rsidRPr="00BF5A16">
        <w:rPr>
          <w:rFonts w:ascii="Calibri" w:hAnsi="Calibri" w:cs="Calibri"/>
        </w:rPr>
        <w:t>(Dierksmeier &amp; Seele, 2020)</w:t>
      </w:r>
      <w:r w:rsidR="00BF5A16">
        <w:fldChar w:fldCharType="end"/>
      </w:r>
      <w:r w:rsidR="00BF5A16">
        <w:t>, a primary concern in using self-driving cars.</w:t>
      </w:r>
      <w:r w:rsidR="002C3703">
        <w:t xml:space="preserve"> Assurance of security will encourage consumption of these cars thereby reducing fuel usage and emissions. Similarly, Tang &amp; Tang (2019) proposed using blockchain technology to develop a distributed carbon ledger linking </w:t>
      </w:r>
      <w:r w:rsidR="00B74AFA">
        <w:t xml:space="preserve">carbon asset management with carbon emissions trading schemes to effectively facilitate carbon accounting and control greenhouse gas emissions </w:t>
      </w:r>
      <w:r w:rsidR="00B74AFA">
        <w:fldChar w:fldCharType="begin"/>
      </w:r>
      <w:r w:rsidR="00B74AFA">
        <w:instrText xml:space="preserve"> ADDIN ZOTERO_ITEM CSL_CITATION {"citationID":"oQcYZGXf","properties":{"formattedCitation":"(Tang &amp; Tang, 2019)","plainCitation":"(Tang &amp; Tang, 2019)","noteIndex":0},"citationItems":[{"id":218,"uris":["http://zotero.org/users/6724863/items/BEMQKW5F"],"uri":["http://zotero.org/users/6724863/items/BEMQKW5F"],"itemData":{"id":218,"type":"article-journal","title":"Toward a Distributed Carbon Ledger for Carbon Emissions Trading and Accounting for Corporate Carbon Management","container-title":"Journal of Emerging Technologies in Accounting","page":"37-46","volume":"16","issue":"1","source":"DOI.org (Crossref)","abstract":"ABSTRACT\n            Greenhouse gas (GHG) emissions control requires coordinated efforts and collaboration at all levels of governmental bodies, non-for-profit organizations, and private sectors. However, the target is difficult to achieve due to challenges arising from conflicts of interest and lack of trust between stakeholders. Thus, we propose a distributed carbon ledger (DCL) system using blockchain technology. Our analysis suggests that the adoption of DCL not only strengthens the corporate accounting system for carbon asset management but also fits within existing market-based emissions trading schemes (ETSs). Blockchain-enabled DCL allows the integration of national emission trading schemes (ETSs) and corporate carbon asset management into a synthetic single mechanism.\n            JEL Classifications: M41; O44.","DOI":"10.2308/jeta-52409","ISSN":"1554-1908, 1558-7940","language":"en","author":[{"family":"Tang","given":"Qingliang"},{"family":"Tang","given":"Lie Ming"}],"issued":{"date-parts":[["2019",3,1]]}}}],"schema":"https://github.com/citation-style-language/schema/raw/master/csl-citation.json"} </w:instrText>
      </w:r>
      <w:r w:rsidR="00B74AFA">
        <w:fldChar w:fldCharType="separate"/>
      </w:r>
      <w:r w:rsidR="00B74AFA" w:rsidRPr="00B74AFA">
        <w:rPr>
          <w:rFonts w:ascii="Calibri" w:hAnsi="Calibri" w:cs="Calibri"/>
        </w:rPr>
        <w:t>(Tang &amp; Tang, 2019)</w:t>
      </w:r>
      <w:r w:rsidR="00B74AFA">
        <w:fldChar w:fldCharType="end"/>
      </w:r>
      <w:r w:rsidR="00B74AFA">
        <w:t xml:space="preserve">. </w:t>
      </w:r>
      <w:r w:rsidR="007C39A0">
        <w:t xml:space="preserve">Adopting blockchain platform is also being advocated in developing smart cities with low carbon emission and green environment </w:t>
      </w:r>
      <w:r w:rsidR="007C39A0">
        <w:fldChar w:fldCharType="begin"/>
      </w:r>
      <w:r w:rsidR="007C39A0">
        <w:instrText xml:space="preserve"> ADDIN ZOTERO_ITEM CSL_CITATION {"citationID":"XoA6Zz8i","properties":{"formattedCitation":"(Sun &amp; Zhang, 2020)","plainCitation":"(Sun &amp; Zhang, 2020)","noteIndex":0},"citationItems":[{"id":219,"uris":["http://zotero.org/users/6724863/items/MZHVUSSB"],"uri":["http://zotero.org/users/6724863/items/MZHVUSSB"],"itemData":{"id":219,"type":"article-journal","title":"Research on the application of block chain big data platform in the construction of new smart city for low carbon emission and green environment","container-title":"Computer Communications","page":"332-342","volume":"149","source":"ScienceDirect","abstract":"The sharing of government information resources is significant for improving the level of governance and social information. However, due to the existence of cross-domain security and trust islands, government departments are hindering the sharing of government information resources with other organizations and the public. To this end, the blockchain technology is used to construct a decentralized distributed peer-to-peer trust service system, which is integrated with the existing PKI/CA security system to establish a new trust model that supports multi-CA coexistence. Based on this, the structural composition and functional data flow of the blockchain smart city information resource sharing and exchange model designed in this paper. This paper launched a study on the role of the smart big data platform, and selected the development of smart cities in Hefei as an empirical analysis. From the connotation of smart city, block chain and big data technology combined, and the positive effects of relevant information technology summarized on the construction of smart city big data platform. Based on this, the smart city development level evaluation model of TOPSIS method constructed. The evaluation model constructed to make a vertical comparison from 2012 to 2017, the scale of smart cities is growing at an average annual rate of more than 30%, saving 20% of urban resource allocation and becoming a new pillar industry. Therefore, Hefei City should further increase environmental supervision and promote the use of low-carbon environmental protection new energy. The improvement of government management level has a positive effect on the construction of smart Hefei.","DOI":"10.1016/j.comcom.2019.10.031","ISSN":"0140-3664","journalAbbreviation":"Computer Communications","language":"en","author":[{"family":"Sun","given":"Minglin"},{"family":"Zhang","given":"Jian"}],"issued":{"date-parts":[["2020",1,1]]}}}],"schema":"https://github.com/citation-style-language/schema/raw/master/csl-citation.json"} </w:instrText>
      </w:r>
      <w:r w:rsidR="007C39A0">
        <w:fldChar w:fldCharType="separate"/>
      </w:r>
      <w:r w:rsidR="007C39A0" w:rsidRPr="007C39A0">
        <w:rPr>
          <w:rFonts w:ascii="Calibri" w:hAnsi="Calibri" w:cs="Calibri"/>
        </w:rPr>
        <w:t>(Sun &amp; Zhang, 2020)</w:t>
      </w:r>
      <w:r w:rsidR="007C39A0">
        <w:fldChar w:fldCharType="end"/>
      </w:r>
      <w:r w:rsidR="007C39A0">
        <w:t>.</w:t>
      </w:r>
    </w:p>
    <w:p w:rsidR="00713C72" w:rsidRPr="00713C72" w:rsidRDefault="00CB711B" w:rsidP="00050246">
      <w:pPr>
        <w:autoSpaceDE w:val="0"/>
        <w:autoSpaceDN w:val="0"/>
        <w:adjustRightInd w:val="0"/>
        <w:spacing w:after="0" w:line="360" w:lineRule="auto"/>
        <w:rPr>
          <w:rFonts w:ascii="Gotham-Book" w:hAnsi="Gotham-Book" w:cs="Gotham-Book"/>
          <w:color w:val="585757"/>
          <w:sz w:val="17"/>
          <w:szCs w:val="17"/>
        </w:rPr>
      </w:pPr>
      <w:r>
        <w:t xml:space="preserve"> </w:t>
      </w:r>
    </w:p>
    <w:p w:rsidR="000401DB" w:rsidRDefault="003928B6" w:rsidP="00050246">
      <w:pPr>
        <w:spacing w:line="360" w:lineRule="auto"/>
      </w:pPr>
      <w:r>
        <w:lastRenderedPageBreak/>
        <w:t xml:space="preserve">While the future of blockchain in fostering the circular economy is bright, currently the path is not necessarily smooth. There are many challenges we need to be mindful of in implementing its widespread application. </w:t>
      </w:r>
      <w:r w:rsidR="0042027F">
        <w:t>The paradox of simultaneous c</w:t>
      </w:r>
      <w:r w:rsidR="002B2C24">
        <w:t xml:space="preserve">ompetition and cooperation </w:t>
      </w:r>
      <w:r w:rsidR="0042027F">
        <w:fldChar w:fldCharType="begin"/>
      </w:r>
      <w:r w:rsidR="0042027F">
        <w:instrText xml:space="preserve"> ADDIN ZOTERO_ITEM CSL_CITATION {"citationID":"W9TzlQrr","properties":{"formattedCitation":"(Bengtsson et al., 2016)","plainCitation":"(Bengtsson et al., 2016)","noteIndex":0},"citationItems":[{"id":151,"uris":["http://zotero.org/users/6724863/items/JURKC3LC"],"uri":["http://zotero.org/users/6724863/items/JURKC3LC"],"itemData":{"id":151,"type":"article-journal","title":"The coopetition paradox and tension: The moderating role of coopetition capability","container-title":"Industrial Marketing Management","page":"19-30","volume":"53","source":"ScienceDirect","abstract":"In this study, we apply a paradox perspective on coopetition to investigate the effects of coopetition paradox on managers' experience and perception of coopetitive tensions, and the role of coopetition capability in managing such tensions. We propose a theoretical model to posit that the intensity of coopetition paradox positively associates with managers' experience of external tension, which in turn lead them to perceive internal tension. Further, coopetition capability plays a dual role—moderates the relation between coopetition paradox and external tension, and reduces internal tension. We tested hypotheses on a representative multi-industry sample of 1532 firms in Sweden and the results confirm them. Our study contributes to understanding the critical role of coopetition capability that enables firms to maintain a moderate level of tension regardless of the intensity of coopetition paradox.","DOI":"10.1016/j.indmarman.2015.11.008","ISSN":"0019-8501","title-short":"The coopetition paradox and tension","journalAbbreviation":"Industrial Marketing Management","language":"en","author":[{"family":"Bengtsson","given":"Maria"},{"family":"Raza-Ullah","given":"Tatbeeq"},{"family":"Vanyushyn","given":"Vladimir"}],"issued":{"date-parts":[["2016",2,1]]}}}],"schema":"https://github.com/citation-style-language/schema/raw/master/csl-citation.json"} </w:instrText>
      </w:r>
      <w:r w:rsidR="0042027F">
        <w:fldChar w:fldCharType="separate"/>
      </w:r>
      <w:r w:rsidR="0042027F" w:rsidRPr="0042027F">
        <w:rPr>
          <w:rFonts w:ascii="Calibri" w:hAnsi="Calibri" w:cs="Calibri"/>
        </w:rPr>
        <w:t>(Bengtsson et al., 2016)</w:t>
      </w:r>
      <w:r w:rsidR="0042027F">
        <w:fldChar w:fldCharType="end"/>
      </w:r>
      <w:r w:rsidR="0042027F">
        <w:t xml:space="preserve"> </w:t>
      </w:r>
      <w:r w:rsidR="002B2C24">
        <w:t xml:space="preserve">within a blockchain in the circular economy, </w:t>
      </w:r>
      <w:r w:rsidR="00EC1705">
        <w:t xml:space="preserve">can give </w:t>
      </w:r>
      <w:r w:rsidR="002B2C24">
        <w:t xml:space="preserve">rise to issues of co-dependency, conflict and trust </w:t>
      </w:r>
      <w:r w:rsidR="002B2C24">
        <w:fldChar w:fldCharType="begin"/>
      </w:r>
      <w:r w:rsidR="002B2C24">
        <w:instrText xml:space="preserve"> ADDIN ZOTERO_ITEM CSL_CITATION {"citationID":"swXiKm2u","properties":{"formattedCitation":"(Narayan &amp; Tidstr\\uc0\\u246{}m, 2019)","plainCitation":"(Narayan &amp; Tidström, 2019)","noteIndex":0},"citationItems":[{"id":33,"uris":["http://zotero.org/users/6724863/items/GUYBR7Z5"],"uri":["http://zotero.org/users/6724863/items/GUYBR7Z5"],"itemData":{"id":33,"type":"chapter","title":"Circular Economy Inspired Imaginaries for Sustainable Innovations","container-title":"Innovation for Sustainability","publisher":"Springer International Publishing","publisher-place":"Cham","page":"393-413","source":"DOI.org (Crossref)","event-place":"Cham","URL":"http://link.springer.com/10.1007/978-3-319-97385-2_21","ISBN":"978-3-319-97384-5","note":"DOI: 10.1007/978-3-319-97385-2_21","language":"en","editor":[{"family":"Bocken","given":"Nancy"},{"family":"Ritala","given":"Paavo"},{"family":"Albareda","given":"Laura"},{"family":"Verburg","given":"Robert"}],"author":[{"family":"Narayan","given":"Rumy"},{"family":"Tidström","given":"Annika"}],"issued":{"date-parts":[["2019"]]},"accessed":{"date-parts":[["2020",7,4]]}}}],"schema":"https://github.com/citation-style-language/schema/raw/master/csl-citation.json"} </w:instrText>
      </w:r>
      <w:r w:rsidR="002B2C24">
        <w:fldChar w:fldCharType="separate"/>
      </w:r>
      <w:r w:rsidR="002B2C24" w:rsidRPr="002B2C24">
        <w:rPr>
          <w:rFonts w:ascii="Calibri" w:hAnsi="Calibri" w:cs="Calibri"/>
          <w:szCs w:val="24"/>
        </w:rPr>
        <w:t>(Narayan &amp; Tidström, 2019)</w:t>
      </w:r>
      <w:r w:rsidR="002B2C24">
        <w:fldChar w:fldCharType="end"/>
      </w:r>
      <w:r w:rsidR="002B2C24">
        <w:t xml:space="preserve">. </w:t>
      </w:r>
      <w:r w:rsidR="000401DB">
        <w:t xml:space="preserve">The automation feature of smart contracts have also led to concerns amongst the community of accountants, auditors and lawyers about the status quo and future nature of their roles </w:t>
      </w:r>
      <w:r w:rsidR="000401DB">
        <w:fldChar w:fldCharType="begin"/>
      </w:r>
      <w:r w:rsidR="000401DB">
        <w:instrText xml:space="preserve"> ADDIN ZOTERO_ITEM CSL_CITATION {"citationID":"h1AHJqQf","properties":{"formattedCitation":"(Iansiti &amp; Lakhani, 2017; Schmitz &amp; Leoni, 2019)","plainCitation":"(Iansiti &amp; Lakhani, 2017; Schmitz &amp; Leoni, 2019)","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211,"uris":["http://zotero.org/users/6724863/items/SW8W27LB"],"uri":["http://zotero.org/users/6724863/items/SW8W27LB"],"itemData":{"id":211,"type":"article-journal","title":"Accounting and Auditing at the Time of Blockchain Technology: A Research Agenda","container-title":"Australian Accounting Review","page":"331-342","volume":"29","issue":"2","source":"DOI.org (Crossref)","DOI":"10.1111/auar.12286","ISSN":"1035-6908, 1835-2561","title-short":"Accounting and Auditing at the Time of Blockchain Technology","journalAbbreviation":"Australian Accounting Review","language":"en","author":[{"family":"Schmitz","given":"Jana"},{"family":"Leoni","given":"Giulia"}],"issued":{"date-parts":[["2019",6]]}}}],"schema":"https://github.com/citation-style-language/schema/raw/master/csl-citation.json"} </w:instrText>
      </w:r>
      <w:r w:rsidR="000401DB">
        <w:fldChar w:fldCharType="separate"/>
      </w:r>
      <w:r w:rsidR="000401DB" w:rsidRPr="00017316">
        <w:rPr>
          <w:rFonts w:ascii="Calibri" w:hAnsi="Calibri" w:cs="Calibri"/>
        </w:rPr>
        <w:t>(Iansiti &amp; Lakhani, 2017; Schmitz &amp; Leoni, 2019)</w:t>
      </w:r>
      <w:r w:rsidR="000401DB">
        <w:fldChar w:fldCharType="end"/>
      </w:r>
      <w:r w:rsidR="000401DB">
        <w:t xml:space="preserve">. </w:t>
      </w:r>
      <w:r w:rsidR="002B2C24">
        <w:t xml:space="preserve">The underpinning philosophy here is to move from the transactional to the relational; and design business models </w:t>
      </w:r>
      <w:r w:rsidR="000401DB">
        <w:t xml:space="preserve">supported by professionals, </w:t>
      </w:r>
      <w:r w:rsidR="002B2C24">
        <w:t xml:space="preserve">focusing beyond profit-oriented markets towards the societal and social welfare </w:t>
      </w:r>
      <w:r w:rsidR="002B2C24">
        <w:fldChar w:fldCharType="begin"/>
      </w:r>
      <w:r w:rsidR="002B2C24">
        <w:instrText xml:space="preserve"> ADDIN ZOTERO_ITEM CSL_CITATION {"citationID":"y1XSi5gZ","properties":{"formattedCitation":"(Narayan &amp; Tidstr\\uc0\\u246{}m, 2020)","plainCitation":"(Narayan &amp; Tidström, 2020)","noteIndex":0},"citationItems":[{"id":21,"uris":["http://zotero.org/users/6724863/items/RGJE8HMQ"],"uri":["http://zotero.org/users/6724863/items/RGJE8HMQ"],"itemData":{"id":21,"type":"article-journal","title":"Tokenizing coopetition in a blockchain for a transition to circular economy","container-title":"Journal of Cleaner Production","page":"121437","volume":"263","source":"DOI.org (Crossref)","DOI":"10.1016/j.jclepro.2020.121437","ISSN":"09596526","journalAbbreviation":"Journal of Cleaner Production","language":"en","author":[{"family":"Narayan","given":"Rumy"},{"family":"Tidström","given":"Annika"}],"issued":{"date-parts":[["2020",8]]}}}],"schema":"https://github.com/citation-style-language/schema/raw/master/csl-citation.json"} </w:instrText>
      </w:r>
      <w:r w:rsidR="002B2C24">
        <w:fldChar w:fldCharType="separate"/>
      </w:r>
      <w:r w:rsidR="002B2C24" w:rsidRPr="002B2C24">
        <w:rPr>
          <w:rFonts w:ascii="Calibri" w:hAnsi="Calibri" w:cs="Calibri"/>
          <w:szCs w:val="24"/>
        </w:rPr>
        <w:t>(Narayan &amp; Tidström, 2020)</w:t>
      </w:r>
      <w:r w:rsidR="002B2C24">
        <w:fldChar w:fldCharType="end"/>
      </w:r>
      <w:r w:rsidR="002B2C24">
        <w:t>.</w:t>
      </w:r>
      <w:r w:rsidR="00803B9D">
        <w:t xml:space="preserve"> Blockchain aims to elicit the trust of stakeholders through its decentralised and immutable algorithmic system </w:t>
      </w:r>
      <w:r w:rsidR="00803B9D">
        <w:fldChar w:fldCharType="begin"/>
      </w:r>
      <w:r w:rsidR="00803B9D">
        <w:instrText xml:space="preserve"> ADDIN ZOTERO_ITEM CSL_CITATION {"citationID":"GByr7UDc","properties":{"formattedCitation":"(Engelhardt, 2017)","plainCitation":"(Engelhardt, 2017)","noteIndex":0},"citationItems":[{"id":79,"uris":["http://zotero.org/users/6724863/items/YJN6W888"],"uri":["http://zotero.org/users/6724863/items/YJN6W888"],"itemData":{"id":79,"type":"article-journal","title":"Hitching Healthcare to the Chain: An Introduction to Blockchain Technology in the Healthcare Sector","container-title":"Technology Innovation Management Review","page":"22-34","volume":"7","issue":"10","source":"DOI.org (Crossref)","DOI":"10.22215/timreview/1111","ISSN":"19270321","title-short":"Hitching Healthcare to the Chain","journalAbbreviation":"TIM Review","author":[{"family":"Engelhardt","given":"Mark A."}],"issued":{"date-parts":[["2017",10,27]]}}}],"schema":"https://github.com/citation-style-language/schema/raw/master/csl-citation.json"} </w:instrText>
      </w:r>
      <w:r w:rsidR="00803B9D">
        <w:fldChar w:fldCharType="separate"/>
      </w:r>
      <w:r w:rsidR="00803B9D" w:rsidRPr="00803B9D">
        <w:rPr>
          <w:rFonts w:ascii="Calibri" w:hAnsi="Calibri" w:cs="Calibri"/>
        </w:rPr>
        <w:t>(Engelhardt, 2017)</w:t>
      </w:r>
      <w:r w:rsidR="00803B9D">
        <w:fldChar w:fldCharType="end"/>
      </w:r>
      <w:r w:rsidR="00803B9D">
        <w:t xml:space="preserve">. </w:t>
      </w:r>
      <w:r w:rsidR="000401DB">
        <w:t xml:space="preserve">Herein, blockchain acts as the trusted third part authenticator of transactions. As all the records are stored and updated with different nodes of the network, the onus of trust shifts from a third-party broker with information to all stakeholders on the network, thereby providing security and preventing tamper </w:t>
      </w:r>
      <w:r w:rsidR="000401DB" w:rsidRPr="00A8178D">
        <w:fldChar w:fldCharType="begin"/>
      </w:r>
      <w:r w:rsidR="000401DB" w:rsidRPr="00A8178D">
        <w:instrText xml:space="preserve"> ADDIN ZOTERO_ITEM CSL_CITATION {"citationID":"x5LVNrNd","properties":{"formattedCitation":"(Schmitz &amp; Leoni, 2019)","plainCitation":"(Schmitz &amp; Leoni, 2019)","noteIndex":0},"citationItems":[{"id":211,"uris":["http://zotero.org/users/6724863/items/SW8W27LB"],"uri":["http://zotero.org/users/6724863/items/SW8W27LB"],"itemData":{"id":211,"type":"article-journal","title":"Accounting and Auditing at the Time of Blockchain Technology: A Research Agenda","container-title":"Australian Accounting Review","page":"331-342","volume":"29","issue":"2","source":"DOI.org (Crossref)","DOI":"10.1111/auar.12286","ISSN":"1035-6908, 1835-2561","title-short":"Accounting and Auditing at the Time of Blockchain Technology","journalAbbreviation":"Australian Accounting Review","language":"en","author":[{"family":"Schmitz","given":"Jana"},{"family":"Leoni","given":"Giulia"}],"issued":{"date-parts":[["2019",6]]}}}],"schema":"https://github.com/citation-style-language/schema/raw/master/csl-citation.json"} </w:instrText>
      </w:r>
      <w:r w:rsidR="000401DB" w:rsidRPr="00A8178D">
        <w:fldChar w:fldCharType="separate"/>
      </w:r>
      <w:r w:rsidR="000401DB" w:rsidRPr="00A8178D">
        <w:rPr>
          <w:rFonts w:ascii="Calibri" w:hAnsi="Calibri" w:cs="Calibri"/>
        </w:rPr>
        <w:t>(Schmitz &amp; Leoni, 2019)</w:t>
      </w:r>
      <w:r w:rsidR="000401DB" w:rsidRPr="00A8178D">
        <w:fldChar w:fldCharType="end"/>
      </w:r>
      <w:r w:rsidR="000401DB" w:rsidRPr="00A8178D">
        <w:t>. Arguably</w:t>
      </w:r>
      <w:r w:rsidR="00C301F3" w:rsidRPr="00A8178D">
        <w:t>,</w:t>
      </w:r>
      <w:r w:rsidR="000401DB" w:rsidRPr="00A8178D">
        <w:t xml:space="preserve"> </w:t>
      </w:r>
      <w:r w:rsidR="00C301F3" w:rsidRPr="00A8178D">
        <w:t>as trust in</w:t>
      </w:r>
      <w:r w:rsidR="000401DB" w:rsidRPr="00A8178D">
        <w:t xml:space="preserve"> the system </w:t>
      </w:r>
      <w:r w:rsidR="00C301F3" w:rsidRPr="00A8178D">
        <w:t xml:space="preserve">is </w:t>
      </w:r>
      <w:r w:rsidR="000401DB" w:rsidRPr="00A8178D">
        <w:t xml:space="preserve">developed through usage, </w:t>
      </w:r>
      <w:r w:rsidR="00480436" w:rsidRPr="00A8178D">
        <w:t xml:space="preserve">blockchain </w:t>
      </w:r>
      <w:r w:rsidR="002C3703" w:rsidRPr="00A8178D">
        <w:t xml:space="preserve">technology </w:t>
      </w:r>
      <w:r w:rsidR="00480436" w:rsidRPr="00A8178D">
        <w:t>will develop</w:t>
      </w:r>
      <w:r w:rsidR="000401DB" w:rsidRPr="00A8178D">
        <w:t xml:space="preserve"> longev</w:t>
      </w:r>
      <w:r w:rsidR="00C301F3" w:rsidRPr="00A8178D">
        <w:t xml:space="preserve">ity and make valuable contributions to </w:t>
      </w:r>
      <w:r w:rsidR="000401DB" w:rsidRPr="00A8178D">
        <w:t>the circular economy</w:t>
      </w:r>
      <w:r w:rsidR="00C301F3" w:rsidRPr="00A8178D">
        <w:t xml:space="preserve"> through sustainability and social responsibility</w:t>
      </w:r>
      <w:r w:rsidR="000401DB" w:rsidRPr="00A8178D">
        <w:t>.</w:t>
      </w:r>
    </w:p>
    <w:p w:rsidR="00D53242" w:rsidRDefault="00D53242" w:rsidP="00050246">
      <w:pPr>
        <w:spacing w:line="360" w:lineRule="auto"/>
      </w:pPr>
      <w:r>
        <w:t xml:space="preserve">As stated earlier, the primary ethical attraction of blockchain is decentralisation of power and control </w:t>
      </w:r>
      <w:r>
        <w:fldChar w:fldCharType="begin"/>
      </w:r>
      <w:r w:rsidR="00480436">
        <w:instrText xml:space="preserve"> ADDIN ZOTERO_ITEM CSL_CITATION {"citationID":"gDLbBLvL","properties":{"formattedCitation":"(Dierksmeier &amp; Seele, 2020; Flint, 2014)","plainCitation":"(Dierksmeier &amp; Seele, 2020; Flint, 2014)","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id":102,"uris":["http://zotero.org/users/6724863/items/C3RKET4V"],"uri":["http://zotero.org/users/6724863/items/C3RKET4V"],"itemData":{"id":102,"type":"article-journal","title":"Computers and Internet: Are All Modern Currencies Not Virtual? – The Bitcoin Phenomenon","container-title":"Business Law Review","page":"60-62","volume":"35","issue":"2","source":"Zotero","language":"en","author":[{"family":"Flint","given":"David"}],"issued":{"date-parts":[["2014"]]}}}],"schema":"https://github.com/citation-style-language/schema/raw/master/csl-citation.json"} </w:instrText>
      </w:r>
      <w:r>
        <w:fldChar w:fldCharType="separate"/>
      </w:r>
      <w:r w:rsidR="00480436" w:rsidRPr="00480436">
        <w:rPr>
          <w:rFonts w:ascii="Calibri" w:hAnsi="Calibri" w:cs="Calibri"/>
        </w:rPr>
        <w:t>(Dierksmeier &amp; Seele, 2020; Flint, 2014)</w:t>
      </w:r>
      <w:r>
        <w:fldChar w:fldCharType="end"/>
      </w:r>
      <w:r>
        <w:t xml:space="preserve"> providing an open access distributed ledger for all interested stakeholders.</w:t>
      </w:r>
      <w:r w:rsidR="00480436">
        <w:t xml:space="preserve"> The decentralisation helps to eliminate power and information concentration with intermediaries like agents, brokers, lawyers, banks imposing surcharges for the information they provide. Eliminating dependence on intermediar</w:t>
      </w:r>
      <w:r w:rsidR="00860F74">
        <w:t>ies</w:t>
      </w:r>
      <w:r w:rsidR="00480436">
        <w:t xml:space="preserve"> reduces time and financial costs to the contracting parties</w:t>
      </w:r>
      <w:r w:rsidR="00860F74">
        <w:t xml:space="preserve"> providing moral benefit </w:t>
      </w:r>
      <w:r w:rsidR="00860F74">
        <w:fldChar w:fldCharType="begin"/>
      </w:r>
      <w:r w:rsidR="00860F74">
        <w:instrText xml:space="preserve"> ADDIN ZOTERO_ITEM CSL_CITATION {"citationID":"uujW0EC7","properties":{"formattedCitation":"(Dierksmeier &amp; Seele, 2020)","plainCitation":"(Dierksmeier &amp; Seele, 2020)","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schema":"https://github.com/citation-style-language/schema/raw/master/csl-citation.json"} </w:instrText>
      </w:r>
      <w:r w:rsidR="00860F74">
        <w:fldChar w:fldCharType="separate"/>
      </w:r>
      <w:r w:rsidR="00860F74" w:rsidRPr="00860F74">
        <w:rPr>
          <w:rFonts w:ascii="Calibri" w:hAnsi="Calibri" w:cs="Calibri"/>
        </w:rPr>
        <w:t>(Dierksmeier &amp; Seele, 2020)</w:t>
      </w:r>
      <w:r w:rsidR="00860F74">
        <w:fldChar w:fldCharType="end"/>
      </w:r>
      <w:r w:rsidR="00860F74">
        <w:t xml:space="preserve"> and social welfare. </w:t>
      </w:r>
      <w:r w:rsidR="00D62050">
        <w:t>However,</w:t>
      </w:r>
      <w:r>
        <w:t xml:space="preserve"> this could also be seen as a double-edged sword, as </w:t>
      </w:r>
      <w:r w:rsidR="006D710D">
        <w:t xml:space="preserve">blockchain supported </w:t>
      </w:r>
      <w:r>
        <w:t xml:space="preserve">cryptocurrencies could be adopted to fund criminal activities and avoid paying taxes </w:t>
      </w:r>
      <w:r>
        <w:fldChar w:fldCharType="begin"/>
      </w:r>
      <w:r>
        <w:instrText xml:space="preserve"> ADDIN ZOTERO_ITEM CSL_CITATION {"citationID":"Fg3wgORW","properties":{"formattedCitation":"(Flint, 2014)","plainCitation":"(Flint, 2014)","noteIndex":0},"citationItems":[{"id":102,"uris":["http://zotero.org/users/6724863/items/C3RKET4V"],"uri":["http://zotero.org/users/6724863/items/C3RKET4V"],"itemData":{"id":102,"type":"article-journal","title":"Computers and Internet: Are All Modern Currencies Not Virtual? – The Bitcoin Phenomenon","container-title":"Business Law Review","page":"60-62","volume":"35","issue":"2","source":"Zotero","language":"en","author":[{"family":"Flint","given":"David"}],"issued":{"date-parts":[["2014"]]}}}],"schema":"https://github.com/citation-style-language/schema/raw/master/csl-citation.json"} </w:instrText>
      </w:r>
      <w:r>
        <w:fldChar w:fldCharType="separate"/>
      </w:r>
      <w:r w:rsidRPr="008530CF">
        <w:rPr>
          <w:rFonts w:ascii="Calibri" w:hAnsi="Calibri" w:cs="Calibri"/>
        </w:rPr>
        <w:t>(Flint, 2014)</w:t>
      </w:r>
      <w:r>
        <w:fldChar w:fldCharType="end"/>
      </w:r>
      <w:r>
        <w:t xml:space="preserve">. This could include increase in </w:t>
      </w:r>
      <w:r w:rsidR="00D62050">
        <w:t xml:space="preserve">money laundering, </w:t>
      </w:r>
      <w:r>
        <w:t>trading on the dark web in illegal substances, flesh trading, human trafficking and other illegal activities</w:t>
      </w:r>
      <w:r w:rsidR="00D62050">
        <w:t xml:space="preserve"> </w:t>
      </w:r>
      <w:r w:rsidR="00D62050">
        <w:fldChar w:fldCharType="begin"/>
      </w:r>
      <w:r w:rsidR="00D62050">
        <w:instrText xml:space="preserve"> ADDIN ZOTERO_ITEM CSL_CITATION {"citationID":"H0D66JQ5","properties":{"formattedCitation":"(Seele, 2018)","plainCitation":"(Seele, 2018)","noteIndex":0},"citationItems":[{"id":215,"uris":["http://zotero.org/users/6724863/items/8XQXSCAT"],"uri":["http://zotero.org/users/6724863/items/8XQXSCAT"],"itemData":{"id":215,"type":"article-journal","title":"Let Us Not Forget: Crypto Means Secret. Cryptocurrencies as Enabler of Unethical and Illegal Business and the Question of Regulation","container-title":"Humanistic Management Journal","page":"133-139","volume":"3","issue":"1","source":"Springer Link","abstract":"In the following, I concentrate on the nefarious, harmful and unethical dimensions emerging only slowly as the rather new phenomenon of cryptocurrencies and blockchain at large become visible only gradually. For the positive and pro-social use of cryptocurrencies please refer to the article of Claus Dierksmeier in this issue of HMJ. As there are many different dimensions still unknown, I concentrate on the ethical issues emerging from the secretive nature of cryptocurrencies, less on the environmental carbon footprint or economic implications of volatility also discussed in the literature. Among the most critical issues are black market transactions of weapons used in terrorist attacks, drugs, or childpornography. Additionally, cryptocurrencies are more and more found in blackmailing people and as payment for ransom-ware and other computer viruses (Wannacry was a remarkable example). Money laundering also is on the rise via cryptocurrencies. I argue that the nefarious use of cryptocurrencies threatens the prosocial potential of cryptocurrencies and in general makes criminal activity easier for criminals and less likely to track down by legal authorities. In closing, I discuss current debates about emerging regulation presenting an overview of some jurisdictions and the option of regulated central bank issues cryptocurrencies.","DOI":"10.1007/s41463-018-0038-x","ISSN":"2366-6048","title-short":"Let Us Not Forget","journalAbbreviation":"Humanist Manag J","language":"en","author":[{"family":"Seele","given":"Peter"}],"issued":{"date-parts":[["2018",7,1]]}}}],"schema":"https://github.com/citation-style-language/schema/raw/master/csl-citation.json"} </w:instrText>
      </w:r>
      <w:r w:rsidR="00D62050">
        <w:fldChar w:fldCharType="separate"/>
      </w:r>
      <w:r w:rsidR="00D62050" w:rsidRPr="00D62050">
        <w:rPr>
          <w:rFonts w:ascii="Calibri" w:hAnsi="Calibri" w:cs="Calibri"/>
        </w:rPr>
        <w:t>(Seele, 2018)</w:t>
      </w:r>
      <w:r w:rsidR="00D62050">
        <w:fldChar w:fldCharType="end"/>
      </w:r>
      <w:r>
        <w:t>; undetected by the authorities.</w:t>
      </w:r>
      <w:r w:rsidR="000D1599">
        <w:t xml:space="preserve"> </w:t>
      </w:r>
      <w:r>
        <w:t xml:space="preserve">The counter argument to this is that the same illegal activities can be and </w:t>
      </w:r>
      <w:r w:rsidR="006D710D">
        <w:t xml:space="preserve">are </w:t>
      </w:r>
      <w:r>
        <w:t>in existence using regular currencies or cash.</w:t>
      </w:r>
    </w:p>
    <w:p w:rsidR="00713C72" w:rsidRDefault="00EC5F19" w:rsidP="00050246">
      <w:pPr>
        <w:spacing w:line="360" w:lineRule="auto"/>
      </w:pPr>
      <w:r>
        <w:t>A</w:t>
      </w:r>
      <w:r w:rsidR="00713C72">
        <w:t xml:space="preserve"> cautionary argument against blockchain is that complete security can never be a promise</w:t>
      </w:r>
      <w:r w:rsidR="00250145">
        <w:t>,</w:t>
      </w:r>
      <w:r w:rsidR="00713C72">
        <w:t xml:space="preserve"> where we have physical contact and multiple users; and despite anonymity and encryption a small risk of hacking remains </w:t>
      </w:r>
      <w:r w:rsidR="00713C72">
        <w:fldChar w:fldCharType="begin"/>
      </w:r>
      <w:r w:rsidR="00713C72">
        <w:instrText xml:space="preserve"> ADDIN ZOTERO_ITEM CSL_CITATION {"citationID":"Lwu0ZjY6","properties":{"formattedCitation":"(Xu et al., 2019)","plainCitation":"(Xu et al., 2019)","noteIndex":0},"citationItems":[{"id":7,"uris":["http://zotero.org/users/6724863/items/ECFXIR5V"],"uri":["http://zotero.org/users/6724863/items/ECFXIR5V"],"itemData":{"id":7,"type":"article-journal","title":"A systematic review of blockchain","container-title":"Financial Innovation","page":"27","volume":"5","issue":"1","source":"DOI.org (Crossref)","DOI":"10.1186/s40854-019-0147-z","ISSN":"2199-4730","journalAbbreviation":"Financ Innov","language":"en","author":[{"family":"Xu","given":"Min"},{"family":"Chen","given":"Xingtong"},{"family":"Kou","given":"Gang"}],"issued":{"date-parts":[["2019",12]]}}}],"schema":"https://github.com/citation-style-language/schema/raw/master/csl-citation.json"} </w:instrText>
      </w:r>
      <w:r w:rsidR="00713C72">
        <w:fldChar w:fldCharType="separate"/>
      </w:r>
      <w:r w:rsidR="00713C72" w:rsidRPr="008C002A">
        <w:rPr>
          <w:rFonts w:ascii="Calibri" w:hAnsi="Calibri" w:cs="Calibri"/>
        </w:rPr>
        <w:t>(Xu et al., 2019)</w:t>
      </w:r>
      <w:r w:rsidR="00713C72">
        <w:fldChar w:fldCharType="end"/>
      </w:r>
      <w:r w:rsidR="00713C72">
        <w:t xml:space="preserve">. </w:t>
      </w:r>
      <w:r w:rsidR="00EC1705">
        <w:t>Infamously the bitcoin exchange system was hacked</w:t>
      </w:r>
      <w:r w:rsidR="00161AEE">
        <w:t xml:space="preserve">, which revealed that while blockchain protocol was robust in and of itself, security needed enhancing while linking separate systems connected to different stakeholders accessing the blockchain </w:t>
      </w:r>
      <w:r w:rsidR="00161AEE">
        <w:fldChar w:fldCharType="begin"/>
      </w:r>
      <w:r w:rsidR="00161AEE">
        <w:instrText xml:space="preserve"> ADDIN ZOTERO_ITEM CSL_CITATION {"citationID":"Utn99rRJ","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rsidR="00161AEE">
        <w:fldChar w:fldCharType="separate"/>
      </w:r>
      <w:r w:rsidR="00161AEE" w:rsidRPr="00161AEE">
        <w:rPr>
          <w:rFonts w:ascii="Calibri" w:hAnsi="Calibri" w:cs="Calibri"/>
        </w:rPr>
        <w:t xml:space="preserve">(Iansiti &amp; </w:t>
      </w:r>
      <w:r w:rsidR="00161AEE" w:rsidRPr="00161AEE">
        <w:rPr>
          <w:rFonts w:ascii="Calibri" w:hAnsi="Calibri" w:cs="Calibri"/>
        </w:rPr>
        <w:lastRenderedPageBreak/>
        <w:t>Lakhani, 2017)</w:t>
      </w:r>
      <w:r w:rsidR="00161AEE">
        <w:fldChar w:fldCharType="end"/>
      </w:r>
      <w:r w:rsidR="00161AEE">
        <w:t xml:space="preserve">. </w:t>
      </w:r>
      <w:r w:rsidR="0091618D">
        <w:t xml:space="preserve">However, it is argued that blockchain by virtue of being interlinked and interoperable </w:t>
      </w:r>
      <w:r w:rsidR="00C301F3">
        <w:t>has the ability</w:t>
      </w:r>
      <w:r w:rsidR="0091618D">
        <w:t xml:space="preserve"> to detect fraud in real time and thereby prevent or minimise it</w:t>
      </w:r>
      <w:r w:rsidR="00C301F3">
        <w:t xml:space="preserve"> fraud </w:t>
      </w:r>
      <w:r w:rsidR="00C301F3">
        <w:fldChar w:fldCharType="begin"/>
      </w:r>
      <w:r w:rsidR="00C301F3">
        <w:instrText xml:space="preserve"> ADDIN ZOTERO_ITEM CSL_CITATION {"citationID":"dELQLqB7","properties":{"formattedCitation":"(Wang &amp; Kogan, 2018)","plainCitation":"(Wang &amp; Kogan, 2018)","noteIndex":0},"citationItems":[{"id":212,"uris":["http://zotero.org/users/6724863/items/NTSKQZBI"],"uri":["http://zotero.org/users/6724863/items/NTSKQZBI"],"itemData":{"id":212,"type":"article-journal","title":"Designing confidentiality-preserving Blockchain-based transaction processing systems","container-title":"International Journal of Accounting Information Systems","page":"1-18","volume":"30","source":"DOI.org (Crossref)","DOI":"10.1016/j.accinf.2018.06.001","ISSN":"14670895","journalAbbreviation":"International Journal of Accounting Information Systems","language":"en","author":[{"family":"Wang","given":"Yunsen"},{"family":"Kogan","given":"Alexander"}],"issued":{"date-parts":[["2018",9]]}}}],"schema":"https://github.com/citation-style-language/schema/raw/master/csl-citation.json"} </w:instrText>
      </w:r>
      <w:r w:rsidR="00C301F3">
        <w:fldChar w:fldCharType="separate"/>
      </w:r>
      <w:r w:rsidR="00C301F3" w:rsidRPr="00C301F3">
        <w:rPr>
          <w:rFonts w:ascii="Calibri" w:hAnsi="Calibri" w:cs="Calibri"/>
        </w:rPr>
        <w:t>(Wang &amp; Kogan, 2018)</w:t>
      </w:r>
      <w:r w:rsidR="00C301F3">
        <w:fldChar w:fldCharType="end"/>
      </w:r>
      <w:r w:rsidR="00C301F3">
        <w:t xml:space="preserve"> thereby helping firms contribute to social responsibility.</w:t>
      </w:r>
    </w:p>
    <w:p w:rsidR="000401DB" w:rsidRDefault="000401DB" w:rsidP="00050246">
      <w:pPr>
        <w:spacing w:line="360" w:lineRule="auto"/>
      </w:pPr>
      <w:r>
        <w:t xml:space="preserve">The complex nature of blockchain smart contracts, makes it extremely challenging for different parties to decipher the </w:t>
      </w:r>
      <w:r w:rsidRPr="008A44FC">
        <w:t xml:space="preserve">legality surrounding these contracts </w:t>
      </w:r>
      <w:r w:rsidRPr="008A44FC">
        <w:fldChar w:fldCharType="begin"/>
      </w:r>
      <w:r w:rsidRPr="008A44FC">
        <w:instrText xml:space="preserve"> ADDIN ZOTERO_ITEM CSL_CITATION {"citationID":"4n6i26Ww","properties":{"formattedCitation":"(N. Upadhyay, 2020)","plainCitation":"(N. Upadhyay, 2020)","dontUpdate":true,"noteIndex":0},"citationItems":[{"id":113,"uris":["http://zotero.org/users/6724863/items/P3KXBGQS"],"uri":["http://zotero.org/users/6724863/items/P3KXBGQS"],"itemData":{"id":113,"type":"article-journal","title":"Demystifying blockchain: A critical analysis of challenges, applications and opportunities","container-title":"International Journal of Information Management","page":"102120","volume":"54","source":"DOI.org (Crossref)","DOI":"10.1016/j.ijinfomgt.2020.102120","ISSN":"02684012","title-short":"Demystifying blockchain","journalAbbreviation":"International Journal of Information Management","language":"en","author":[{"family":"Upadhyay","given":"Nitin"}],"issued":{"date-parts":[["2020",10]]}}}],"schema":"https://github.com/citation-style-language/schema/raw/master/csl-citation.json"} </w:instrText>
      </w:r>
      <w:r w:rsidRPr="008A44FC">
        <w:fldChar w:fldCharType="separate"/>
      </w:r>
      <w:r w:rsidRPr="008A44FC">
        <w:rPr>
          <w:rFonts w:ascii="Calibri" w:hAnsi="Calibri" w:cs="Calibri"/>
        </w:rPr>
        <w:t>(Upadhyay, 2020)</w:t>
      </w:r>
      <w:r w:rsidRPr="008A44FC">
        <w:fldChar w:fldCharType="end"/>
      </w:r>
      <w:r w:rsidRPr="008A44FC">
        <w:t xml:space="preserve">. In developing governance and legislative tools, </w:t>
      </w:r>
      <w:r w:rsidR="00B26653" w:rsidRPr="00B26653">
        <w:rPr>
          <w:highlight w:val="yellow"/>
        </w:rPr>
        <w:t>special attention needs to be paid</w:t>
      </w:r>
      <w:r w:rsidR="00457DD8" w:rsidRPr="00B26653">
        <w:rPr>
          <w:highlight w:val="yellow"/>
        </w:rPr>
        <w:t xml:space="preserve"> to</w:t>
      </w:r>
      <w:r w:rsidR="00457DD8" w:rsidRPr="008A44FC">
        <w:t xml:space="preserve"> </w:t>
      </w:r>
      <w:r w:rsidR="00250145" w:rsidRPr="008A44FC">
        <w:t>designing the rule</w:t>
      </w:r>
      <w:r w:rsidR="00B26653" w:rsidRPr="00B26653">
        <w:rPr>
          <w:highlight w:val="yellow"/>
        </w:rPr>
        <w:t>s</w:t>
      </w:r>
      <w:r w:rsidR="00250145" w:rsidRPr="00B26653">
        <w:rPr>
          <w:highlight w:val="yellow"/>
        </w:rPr>
        <w:t>,</w:t>
      </w:r>
      <w:r w:rsidR="00250145" w:rsidRPr="008A44FC">
        <w:t xml:space="preserve"> regulations and standards governing blockchain and smart contracts.</w:t>
      </w:r>
      <w:r w:rsidR="00457DD8">
        <w:t xml:space="preserve"> Legislation </w:t>
      </w:r>
      <w:r w:rsidR="008A44FC">
        <w:t xml:space="preserve">and policy development </w:t>
      </w:r>
      <w:r w:rsidR="00457DD8">
        <w:t xml:space="preserve">of digitalisation needs to balance the ecological and economical needs, so that firms and investors </w:t>
      </w:r>
      <w:r w:rsidR="008A44FC">
        <w:t xml:space="preserve">can develop circular economy business models, which preserve the environment and yield economic returns on their investments </w:t>
      </w:r>
      <w:r w:rsidR="008A44FC">
        <w:fldChar w:fldCharType="begin"/>
      </w:r>
      <w:r w:rsidR="008A44FC">
        <w:instrText xml:space="preserve"> ADDIN ZOTERO_ITEM CSL_CITATION {"citationID":"1J6JrMRH","properties":{"formattedCitation":"(Ghisellini et al., 2016)","plainCitation":"(Ghisellini et al., 2016)","noteIndex":0},"citationItems":[{"id":24,"uris":["http://zotero.org/users/6724863/items/NJ32CH6S"],"uri":["http://zotero.org/users/6724863/items/NJ32CH6S"],"itemData":{"id":24,"type":"article-journal","title":"A review on circular economy: the expected transition to a balanced interplay of environmental and economic systems","container-title":"Journal of Cleaner Production","page":"11-32","volume":"114","source":"DOI.org (Crossref)","DOI":"10.1016/j.jclepro.2015.09.007","ISSN":"09596526","title-short":"A review on circular economy","journalAbbreviation":"Journal of Cleaner Production","language":"en","author":[{"family":"Ghisellini","given":"Patrizia"},{"family":"Cialani","given":"Catia"},{"family":"Ulgiati","given":"Sergio"}],"issued":{"date-parts":[["2016",2]]}}}],"schema":"https://github.com/citation-style-language/schema/raw/master/csl-citation.json"} </w:instrText>
      </w:r>
      <w:r w:rsidR="008A44FC">
        <w:fldChar w:fldCharType="separate"/>
      </w:r>
      <w:r w:rsidR="008A44FC" w:rsidRPr="008A44FC">
        <w:rPr>
          <w:rFonts w:ascii="Calibri" w:hAnsi="Calibri" w:cs="Calibri"/>
        </w:rPr>
        <w:t>(Ghisellini et al., 2016)</w:t>
      </w:r>
      <w:r w:rsidR="008A44FC">
        <w:fldChar w:fldCharType="end"/>
      </w:r>
      <w:r w:rsidR="008A44FC">
        <w:t>; using the technology.</w:t>
      </w:r>
      <w:r w:rsidR="00457DD8">
        <w:t xml:space="preserve"> </w:t>
      </w:r>
      <w:r w:rsidR="00587A3E">
        <w:t xml:space="preserve">Proper governance and policing can also protect the general public from illegal activities of people attempting to implicate blockchain nodes in illegal activities and crypto-jacking </w:t>
      </w:r>
      <w:r w:rsidR="00587A3E">
        <w:fldChar w:fldCharType="begin"/>
      </w:r>
      <w:r w:rsidR="00587A3E">
        <w:instrText xml:space="preserve"> ADDIN ZOTERO_ITEM CSL_CITATION {"citationID":"HxCen4nS","properties":{"formattedCitation":"(Dierksmeier &amp; Seele, 2020)","plainCitation":"(Dierksmeier &amp; Seele, 2020)","noteIndex":0},"citationItems":[{"id":5,"uris":["http://zotero.org/users/6724863/items/3S9VLXN2"],"uri":["http://zotero.org/users/6724863/items/3S9VLXN2"],"itemData":{"id":5,"type":"article-journal","title":"Blockchain and business ethics","container-title":"Business Ethics: A European Review","page":"348-359","volume":"29","issue":"2","source":"DOI.org (Crossref)","DOI":"10.1111/beer.12259","ISSN":"0962-8770, 1467-8608","journalAbbreviation":"Business Ethics: A Eur Rev","language":"en","author":[{"family":"Dierksmeier","given":"Claus"},{"family":"Seele","given":"Peter"}],"issued":{"date-parts":[["2020",4]]}}}],"schema":"https://github.com/citation-style-language/schema/raw/master/csl-citation.json"} </w:instrText>
      </w:r>
      <w:r w:rsidR="00587A3E">
        <w:fldChar w:fldCharType="separate"/>
      </w:r>
      <w:r w:rsidR="00587A3E" w:rsidRPr="00587A3E">
        <w:rPr>
          <w:rFonts w:ascii="Calibri" w:hAnsi="Calibri" w:cs="Calibri"/>
        </w:rPr>
        <w:t>(Dierksmeier &amp; Seele, 2020)</w:t>
      </w:r>
      <w:r w:rsidR="00587A3E">
        <w:fldChar w:fldCharType="end"/>
      </w:r>
      <w:r w:rsidR="00587A3E">
        <w:t>.</w:t>
      </w:r>
    </w:p>
    <w:p w:rsidR="00115513" w:rsidRDefault="00250145" w:rsidP="00050246">
      <w:pPr>
        <w:spacing w:line="360" w:lineRule="auto"/>
      </w:pPr>
      <w:r>
        <w:t xml:space="preserve">Implementing blockchain protocol and setting up smart-contracts needs significant upfront investment, to reap long-term sustainable benefits. Organisations need to invest in developing expertise and software on blockchain programming </w:t>
      </w:r>
      <w:r>
        <w:fldChar w:fldCharType="begin"/>
      </w:r>
      <w:r>
        <w:instrText xml:space="preserve"> ADDIN ZOTERO_ITEM CSL_CITATION {"citationID":"dQhTo2Pu","properties":{"formattedCitation":"(Iansiti &amp; Lakhani, 2017)","plainCitation":"(Iansiti &amp; Lakhani, 2017)","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schema":"https://github.com/citation-style-language/schema/raw/master/csl-citation.json"} </w:instrText>
      </w:r>
      <w:r>
        <w:fldChar w:fldCharType="separate"/>
      </w:r>
      <w:r w:rsidRPr="00713C72">
        <w:rPr>
          <w:rFonts w:ascii="Calibri" w:hAnsi="Calibri" w:cs="Calibri"/>
        </w:rPr>
        <w:t>(Iansiti &amp; Lakhani, 2017)</w:t>
      </w:r>
      <w:r>
        <w:fldChar w:fldCharType="end"/>
      </w:r>
      <w:r>
        <w:t xml:space="preserve"> and account for initial mining costs. Simultaneously they may also need to reconfigure their business models and rethink how they provide and charge for services </w:t>
      </w:r>
      <w:r>
        <w:fldChar w:fldCharType="begin"/>
      </w:r>
      <w:r>
        <w:instrText xml:space="preserve"> ADDIN ZOTERO_ITEM CSL_CITATION {"citationID":"FlkwusGb","properties":{"formattedCitation":"(Iansiti &amp; Lakhani, 2017; N. Upadhyay, 2020)","plainCitation":"(Iansiti &amp; Lakhani, 2017; N. Upadhyay, 2020)","noteIndex":0},"citationItems":[{"id":19,"uris":["http://zotero.org/users/6724863/items/LRPFUWUV"],"uri":["http://zotero.org/users/6724863/items/LRPFUWUV"],"itemData":{"id":19,"type":"article-journal","title":"The truth about blockchain","container-title":"Harvard Business Review","page":"119 - 127","author":[{"family":"Iansiti","given":"Marco"},{"family":"Lakhani","given":"Karim R"}],"issued":{"date-parts":[["2017"]]}}},{"id":113,"uris":["http://zotero.org/users/6724863/items/P3KXBGQS"],"uri":["http://zotero.org/users/6724863/items/P3KXBGQS"],"itemData":{"id":113,"type":"article-journal","title":"Demystifying blockchain: A critical analysis of challenges, applications and opportunities","container-title":"International Journal of Information Management","page":"102120","volume":"54","source":"DOI.org (Crossref)","DOI":"10.1016/j.ijinfomgt.2020.102120","ISSN":"02684012","title-short":"Demystifying blockchain","journalAbbreviation":"International Journal of Information Management","language":"en","author":[{"family":"Upadhyay","given":"Nitin"}],"issued":{"date-parts":[["2020",10]]}}}],"schema":"https://github.com/citation-style-language/schema/raw/master/csl-citation.json"} </w:instrText>
      </w:r>
      <w:r>
        <w:fldChar w:fldCharType="separate"/>
      </w:r>
      <w:r>
        <w:rPr>
          <w:rFonts w:ascii="Calibri" w:hAnsi="Calibri" w:cs="Calibri"/>
        </w:rPr>
        <w:t xml:space="preserve">(Iansiti &amp; Lakhani, 2017; </w:t>
      </w:r>
      <w:r w:rsidRPr="00230BE4">
        <w:rPr>
          <w:rFonts w:ascii="Calibri" w:hAnsi="Calibri" w:cs="Calibri"/>
        </w:rPr>
        <w:t>Upadhyay, 2020)</w:t>
      </w:r>
      <w:r>
        <w:fldChar w:fldCharType="end"/>
      </w:r>
      <w:r>
        <w:t xml:space="preserve">.  While this is likely to incur initial costs, in the end these implementations will benefit both businesses and consumers through sustainability and social protection aligning with the circular economy. </w:t>
      </w:r>
      <w:r w:rsidR="007C39A0">
        <w:t>Overall</w:t>
      </w:r>
      <w:r w:rsidR="00E74EB0">
        <w:t>,</w:t>
      </w:r>
      <w:r w:rsidR="007C39A0">
        <w:t xml:space="preserve"> the potential for blockchain to contribute to sustainability and social responsibility, and thereby the circular economy, far outweighs the chall</w:t>
      </w:r>
      <w:r w:rsidR="00E74EB0">
        <w:t>enges. Hence</w:t>
      </w:r>
      <w:r w:rsidR="006063FB">
        <w:t>,</w:t>
      </w:r>
      <w:r w:rsidR="00E74EB0">
        <w:t xml:space="preserve"> continued investment in blockchain research and its implementation will be extremely valuable for the circular economy.</w:t>
      </w:r>
    </w:p>
    <w:p w:rsidR="00CF5BC4" w:rsidRPr="00050246" w:rsidRDefault="0053383E" w:rsidP="00050246">
      <w:pPr>
        <w:pStyle w:val="ListParagraph"/>
        <w:numPr>
          <w:ilvl w:val="0"/>
          <w:numId w:val="1"/>
        </w:numPr>
        <w:spacing w:line="360" w:lineRule="auto"/>
        <w:rPr>
          <w:b/>
        </w:rPr>
      </w:pPr>
      <w:r w:rsidRPr="00050246">
        <w:rPr>
          <w:b/>
        </w:rPr>
        <w:t>Conclusion</w:t>
      </w:r>
      <w:r w:rsidR="00F927E0" w:rsidRPr="00050246">
        <w:rPr>
          <w:b/>
        </w:rPr>
        <w:t>s and Future Research</w:t>
      </w:r>
    </w:p>
    <w:p w:rsidR="00F927E0" w:rsidRDefault="00F927E0" w:rsidP="00050246">
      <w:pPr>
        <w:spacing w:line="360" w:lineRule="auto"/>
      </w:pPr>
      <w:r>
        <w:t xml:space="preserve">Through the above narrative review, we demonstrate the intricate link and immense potential of blockchain technology to contribute positively to the circular economy through the sustainability and social responsibility agenda. Blockchain is underpinning applications in various sectors through its capacity to improve track and trace. We analyse blockchain implementation in different sectors, and how this aligns with sustainability and social responsibility concerns. Through our analysis, we show that blockchain contributes to the circular economy through its decentralisation, distributive and high security properties. In particular, our findings show that blockchain technology can contribute to the circular economy by helping to reduce transaction costs, enhance performance and communication along the supply chain, ensure of human rights protection, enhance healthcare </w:t>
      </w:r>
      <w:r>
        <w:lastRenderedPageBreak/>
        <w:t>patient confidentiality and welfare, and reduce carbon footprint. We also identify and evaluate the challenges to blockchain implementation for circular economy, in terms of trust, illegal activities, potential for hacking and the need to address these through suitable legislation and policy development. Furthermore, we acknowledge the potential upfront costs involved in implementing blockchain technology, although we observe that the benefits are likely to far outweigh the challenges.</w:t>
      </w:r>
    </w:p>
    <w:p w:rsidR="00F927E0" w:rsidRDefault="00F927E0" w:rsidP="00050246">
      <w:pPr>
        <w:spacing w:line="360" w:lineRule="auto"/>
      </w:pPr>
      <w:r>
        <w:t xml:space="preserve">In this study, we adopted a narrative review approach as we bring together two relatively new fields of study. However given the exponential rate at which research on blockchain is being published, future reviews might benefit from a more quantitative or systematic stance. There is a dearth of articles studying how blockchain technology can contribute to the circular economy. Our article is one of the few to do so and we encourage more research in this arena. There is also a lack of studies focusing on social responsibility within the circular economy model. A gap, we attempt to bridge in this study. </w:t>
      </w:r>
      <w:r w:rsidRPr="006A6317">
        <w:rPr>
          <w:highlight w:val="yellow"/>
        </w:rPr>
        <w:t>We recommend further research on structuring the social responsibility concept within the circular economy model. Moreover, legislation in different countries is likely to influence the development and implementation of blockchain. Future research on potential policy and legislative implications for blockchain and circular economy development will also be valuable. We also recommend further studies on how developing countries with infrastructural challenges can develop circular economies with the help of blockchain technology</w:t>
      </w:r>
      <w:r>
        <w:t>.</w:t>
      </w:r>
    </w:p>
    <w:p w:rsidR="002C0E72" w:rsidRDefault="002C0E72" w:rsidP="00CF5BC4">
      <w:r>
        <w:br w:type="page"/>
      </w:r>
    </w:p>
    <w:p w:rsidR="002C0E72" w:rsidRPr="00050246" w:rsidRDefault="002C0E72">
      <w:pPr>
        <w:rPr>
          <w:b/>
        </w:rPr>
      </w:pPr>
      <w:r w:rsidRPr="00050246">
        <w:rPr>
          <w:b/>
        </w:rPr>
        <w:lastRenderedPageBreak/>
        <w:t>References</w:t>
      </w:r>
    </w:p>
    <w:p w:rsidR="007C39A0" w:rsidRDefault="002C0E72" w:rsidP="007C39A0">
      <w:pPr>
        <w:pStyle w:val="Bibliography"/>
      </w:pPr>
      <w:r>
        <w:fldChar w:fldCharType="begin"/>
      </w:r>
      <w:r w:rsidR="00CD77ED">
        <w:instrText xml:space="preserve"> ADDIN ZOTERO_BIBL {"uncited":[],"omitted":[],"custom":[]} CSL_BIBLIOGRAPHY </w:instrText>
      </w:r>
      <w:r>
        <w:fldChar w:fldCharType="separate"/>
      </w:r>
      <w:r w:rsidR="007C39A0">
        <w:t xml:space="preserve">Beier, G., Ullrich, A., Niehoff, S., Reißig, M., &amp; Habich, M. (2020). Industry 4.0: How it is defined from a sociotechnical perspective and how much sustainability it includes – A literature review. </w:t>
      </w:r>
      <w:r w:rsidR="007C39A0">
        <w:rPr>
          <w:i/>
          <w:iCs/>
        </w:rPr>
        <w:t>Journal of Cleaner Production</w:t>
      </w:r>
      <w:r w:rsidR="007C39A0">
        <w:t xml:space="preserve">, </w:t>
      </w:r>
      <w:r w:rsidR="007C39A0">
        <w:rPr>
          <w:i/>
          <w:iCs/>
        </w:rPr>
        <w:t>259</w:t>
      </w:r>
      <w:r w:rsidR="007C39A0">
        <w:t>, 120856. https://doi.org/10.1016/j.jclepro.2020.120856</w:t>
      </w:r>
    </w:p>
    <w:p w:rsidR="007C39A0" w:rsidRDefault="007C39A0" w:rsidP="007C39A0">
      <w:pPr>
        <w:pStyle w:val="Bibliography"/>
      </w:pPr>
      <w:r>
        <w:t xml:space="preserve">Bengtsson, M., Raza-Ullah, T., &amp; Vanyushyn, V. (2016). The coopetition paradox and tension: The moderating role of coopetition capability. </w:t>
      </w:r>
      <w:r>
        <w:rPr>
          <w:i/>
          <w:iCs/>
        </w:rPr>
        <w:t>Industrial Marketing Management</w:t>
      </w:r>
      <w:r>
        <w:t xml:space="preserve">, </w:t>
      </w:r>
      <w:r>
        <w:rPr>
          <w:i/>
          <w:iCs/>
        </w:rPr>
        <w:t>53</w:t>
      </w:r>
      <w:r>
        <w:t>, 19–30. https://doi.org/10.1016/j.indmarman.2015.11.008</w:t>
      </w:r>
    </w:p>
    <w:p w:rsidR="007C39A0" w:rsidRDefault="007C39A0" w:rsidP="007C39A0">
      <w:pPr>
        <w:pStyle w:val="Bibliography"/>
      </w:pPr>
      <w:r>
        <w:t xml:space="preserve">Bocken, N. M. P., Pauw, I. de, Bakker, C., &amp; Grinten, B. van der. (2016). Product design and business model strategies for a circular economy. </w:t>
      </w:r>
      <w:r>
        <w:rPr>
          <w:i/>
          <w:iCs/>
        </w:rPr>
        <w:t>Journal of Industrial and Production Engineering</w:t>
      </w:r>
      <w:r>
        <w:t xml:space="preserve">, </w:t>
      </w:r>
      <w:r>
        <w:rPr>
          <w:i/>
          <w:iCs/>
        </w:rPr>
        <w:t>33</w:t>
      </w:r>
      <w:r>
        <w:t>(5), 308–320. https://doi.org/10.1080/21681015.2016.1172124</w:t>
      </w:r>
    </w:p>
    <w:p w:rsidR="007C39A0" w:rsidRDefault="007C39A0" w:rsidP="007C39A0">
      <w:pPr>
        <w:pStyle w:val="Bibliography"/>
      </w:pPr>
      <w:r>
        <w:t xml:space="preserve">Catalini, C., &amp; Gans, J. S. (2016). </w:t>
      </w:r>
      <w:r>
        <w:rPr>
          <w:i/>
          <w:iCs/>
        </w:rPr>
        <w:t>Some Simple Economics of the Blockchain</w:t>
      </w:r>
      <w:r>
        <w:t xml:space="preserve"> (Working Paper No. 22952). National Bureau of Economic Research. https://doi.org/10.3386/w22952</w:t>
      </w:r>
    </w:p>
    <w:p w:rsidR="007C39A0" w:rsidRDefault="007C39A0" w:rsidP="007C39A0">
      <w:pPr>
        <w:pStyle w:val="Bibliography"/>
      </w:pPr>
      <w:r>
        <w:t xml:space="preserve">De Aguiar, E. J., Faiçal, B. S., Krishnamachari, B., &amp; Ueyama, J. (2020). A Survey of Blockchain-Based Strategies for Healthcare. </w:t>
      </w:r>
      <w:r>
        <w:rPr>
          <w:i/>
          <w:iCs/>
        </w:rPr>
        <w:t>ACM Computing Surveys</w:t>
      </w:r>
      <w:r>
        <w:t xml:space="preserve">, </w:t>
      </w:r>
      <w:r>
        <w:rPr>
          <w:i/>
          <w:iCs/>
        </w:rPr>
        <w:t>53</w:t>
      </w:r>
      <w:r>
        <w:t>(2), 27:1–27:27. https://doi.org/10.1145/3376915</w:t>
      </w:r>
    </w:p>
    <w:p w:rsidR="007C39A0" w:rsidRDefault="007C39A0" w:rsidP="007C39A0">
      <w:pPr>
        <w:pStyle w:val="Bibliography"/>
      </w:pPr>
      <w:r>
        <w:t xml:space="preserve">de Sousa Jabbour, A. B. L., Jabbour, C. J. C., Foropon, C., &amp; Godinho Filho, M. (2018). When titans meet – Can industry 4.0 revolutionise the environmentally-sustainable manufacturing wave? The role of critical success factors. </w:t>
      </w:r>
      <w:r>
        <w:rPr>
          <w:i/>
          <w:iCs/>
        </w:rPr>
        <w:t>Technological Forecasting and Social Change</w:t>
      </w:r>
      <w:r>
        <w:t xml:space="preserve">, </w:t>
      </w:r>
      <w:r>
        <w:rPr>
          <w:i/>
          <w:iCs/>
        </w:rPr>
        <w:t>132</w:t>
      </w:r>
      <w:r>
        <w:t>, 18–25. https://doi.org/10.1016/j.techfore.2018.01.017</w:t>
      </w:r>
    </w:p>
    <w:p w:rsidR="007C39A0" w:rsidRDefault="007C39A0" w:rsidP="007C39A0">
      <w:pPr>
        <w:pStyle w:val="Bibliography"/>
      </w:pPr>
      <w:r>
        <w:t xml:space="preserve">de Sousa Jabbour, A. B. L., Jabbour, C. J. C., Godinho Filho, M., &amp; Roubaud, D. (2018). Industry 4.0 and the circular economy: a proposed research agenda and original roadmap for sustainable operations. </w:t>
      </w:r>
      <w:r>
        <w:rPr>
          <w:i/>
          <w:iCs/>
        </w:rPr>
        <w:t>Annals of Operations Research</w:t>
      </w:r>
      <w:r>
        <w:t xml:space="preserve">, </w:t>
      </w:r>
      <w:r>
        <w:rPr>
          <w:i/>
          <w:iCs/>
        </w:rPr>
        <w:t>270</w:t>
      </w:r>
      <w:r>
        <w:t>(1–2), 273–286. https://doi.org/10.1007/s10479-018-2772-8</w:t>
      </w:r>
    </w:p>
    <w:p w:rsidR="007C39A0" w:rsidRDefault="007C39A0" w:rsidP="007C39A0">
      <w:pPr>
        <w:pStyle w:val="Bibliography"/>
      </w:pPr>
      <w:r>
        <w:t xml:space="preserve">Despeisse, M., Baumers, M., Brown, P., Charnley, F., Ford, S. J., Garmulewicz, A., Knowles, S., Minshall, T. H. W., Mortara, L., Reed-Tsochas, F. P., &amp; Rowley, J. (2017). Unlocking value for a </w:t>
      </w:r>
      <w:r>
        <w:lastRenderedPageBreak/>
        <w:t xml:space="preserve">circular economy through 3D printing: A research agenda. </w:t>
      </w:r>
      <w:r>
        <w:rPr>
          <w:i/>
          <w:iCs/>
        </w:rPr>
        <w:t>Technological Forecasting and Social Change</w:t>
      </w:r>
      <w:r>
        <w:t xml:space="preserve">, </w:t>
      </w:r>
      <w:r>
        <w:rPr>
          <w:i/>
          <w:iCs/>
        </w:rPr>
        <w:t>115</w:t>
      </w:r>
      <w:r>
        <w:t>, 75–84. https://doi.org/10.1016/j.techfore.2016.09.021</w:t>
      </w:r>
    </w:p>
    <w:p w:rsidR="007C39A0" w:rsidRDefault="007C39A0" w:rsidP="007C39A0">
      <w:pPr>
        <w:pStyle w:val="Bibliography"/>
      </w:pPr>
      <w:r>
        <w:t xml:space="preserve">Dierksmeier, C., &amp; Seele, P. (2020). Blockchain and business ethics. </w:t>
      </w:r>
      <w:r>
        <w:rPr>
          <w:i/>
          <w:iCs/>
        </w:rPr>
        <w:t>Business Ethics: A European Review</w:t>
      </w:r>
      <w:r>
        <w:t xml:space="preserve">, </w:t>
      </w:r>
      <w:r>
        <w:rPr>
          <w:i/>
          <w:iCs/>
        </w:rPr>
        <w:t>29</w:t>
      </w:r>
      <w:r>
        <w:t>(2), 348–359. https://doi.org/10.1111/beer.12259</w:t>
      </w:r>
    </w:p>
    <w:p w:rsidR="007C39A0" w:rsidRDefault="007C39A0" w:rsidP="007C39A0">
      <w:pPr>
        <w:pStyle w:val="Bibliography"/>
      </w:pPr>
      <w:r>
        <w:t xml:space="preserve">Ellen MacArthur Foundation. (2015). </w:t>
      </w:r>
      <w:r>
        <w:rPr>
          <w:i/>
          <w:iCs/>
        </w:rPr>
        <w:t>Towards a circular economy: Business rationale for an accelerated transition.</w:t>
      </w:r>
      <w:r>
        <w:t xml:space="preserve"> Report by Ellen MacArthur Foundation.</w:t>
      </w:r>
    </w:p>
    <w:p w:rsidR="007C39A0" w:rsidRDefault="007C39A0" w:rsidP="007C39A0">
      <w:pPr>
        <w:pStyle w:val="Bibliography"/>
      </w:pPr>
      <w:r>
        <w:t xml:space="preserve">Ellen MacArthur Foundation. (2019). </w:t>
      </w:r>
      <w:r>
        <w:rPr>
          <w:i/>
          <w:iCs/>
        </w:rPr>
        <w:t>Artificial intelligence and the circular economy</w:t>
      </w:r>
      <w:r>
        <w:t xml:space="preserve"> (pp. 1–39). Ellen MacArthur Foundation Report.</w:t>
      </w:r>
    </w:p>
    <w:p w:rsidR="007C39A0" w:rsidRDefault="007C39A0" w:rsidP="007C39A0">
      <w:pPr>
        <w:pStyle w:val="Bibliography"/>
      </w:pPr>
      <w:r>
        <w:t xml:space="preserve">Engelhardt, M. A. (2017). Hitching Healthcare to the Chain: An Introduction to Blockchain Technology in the Healthcare Sector. </w:t>
      </w:r>
      <w:r>
        <w:rPr>
          <w:i/>
          <w:iCs/>
        </w:rPr>
        <w:t>Technology Innovation Management Review</w:t>
      </w:r>
      <w:r>
        <w:t xml:space="preserve">, </w:t>
      </w:r>
      <w:r>
        <w:rPr>
          <w:i/>
          <w:iCs/>
        </w:rPr>
        <w:t>7</w:t>
      </w:r>
      <w:r>
        <w:t>(10), 22–34. https://doi.org/10.22215/timreview/1111</w:t>
      </w:r>
    </w:p>
    <w:p w:rsidR="007C39A0" w:rsidRDefault="007C39A0" w:rsidP="007C39A0">
      <w:pPr>
        <w:pStyle w:val="Bibliography"/>
      </w:pPr>
      <w:r>
        <w:t xml:space="preserve">Esken, B., Franco-García, M.-L., &amp; Fisscher, O. A. M. (2018). CSR perception as a signpost for circular economy. </w:t>
      </w:r>
      <w:r>
        <w:rPr>
          <w:i/>
          <w:iCs/>
        </w:rPr>
        <w:t>Management Research Review</w:t>
      </w:r>
      <w:r>
        <w:t xml:space="preserve">, </w:t>
      </w:r>
      <w:r>
        <w:rPr>
          <w:i/>
          <w:iCs/>
        </w:rPr>
        <w:t>41</w:t>
      </w:r>
      <w:r>
        <w:t>(5), 586–604. https://doi.org/10.1108/MRR-02-2018-0054</w:t>
      </w:r>
    </w:p>
    <w:p w:rsidR="007C39A0" w:rsidRDefault="007C39A0" w:rsidP="007C39A0">
      <w:pPr>
        <w:pStyle w:val="Bibliography"/>
      </w:pPr>
      <w:r>
        <w:t xml:space="preserve">Flint, D. (2014). Computers and Internet: Are All Modern Currencies Not Virtual? – The Bitcoin Phenomenon. </w:t>
      </w:r>
      <w:r>
        <w:rPr>
          <w:i/>
          <w:iCs/>
        </w:rPr>
        <w:t>Business Law Review</w:t>
      </w:r>
      <w:r>
        <w:t xml:space="preserve">, </w:t>
      </w:r>
      <w:r>
        <w:rPr>
          <w:i/>
          <w:iCs/>
        </w:rPr>
        <w:t>35</w:t>
      </w:r>
      <w:r>
        <w:t>(2), 60–62.</w:t>
      </w:r>
    </w:p>
    <w:p w:rsidR="007C39A0" w:rsidRDefault="007C39A0" w:rsidP="007C39A0">
      <w:pPr>
        <w:pStyle w:val="Bibliography"/>
      </w:pPr>
      <w:r>
        <w:t xml:space="preserve">Geissdoerfer, M., Savaget, P., Bocken, N. M. P., &amp; Hultink, E. J. (2017). The Circular Economy – A new sustainability paradigm? </w:t>
      </w:r>
      <w:r>
        <w:rPr>
          <w:i/>
          <w:iCs/>
        </w:rPr>
        <w:t>Journal of Cleaner Production</w:t>
      </w:r>
      <w:r>
        <w:t xml:space="preserve">, </w:t>
      </w:r>
      <w:r>
        <w:rPr>
          <w:i/>
          <w:iCs/>
        </w:rPr>
        <w:t>143</w:t>
      </w:r>
      <w:r>
        <w:t>, 757–768. https://doi.org/10.1016/j.jclepro.2016.12.048</w:t>
      </w:r>
    </w:p>
    <w:p w:rsidR="007C39A0" w:rsidRDefault="007C39A0" w:rsidP="007C39A0">
      <w:pPr>
        <w:pStyle w:val="Bibliography"/>
      </w:pPr>
      <w:r>
        <w:t xml:space="preserve">Ghisellini, P., Cialani, C., &amp; Ulgiati, S. (2016). A review on circular economy: the expected transition to a balanced interplay of environmental and economic systems. </w:t>
      </w:r>
      <w:r>
        <w:rPr>
          <w:i/>
          <w:iCs/>
        </w:rPr>
        <w:t>Journal of Cleaner Production</w:t>
      </w:r>
      <w:r>
        <w:t xml:space="preserve">, </w:t>
      </w:r>
      <w:r>
        <w:rPr>
          <w:i/>
          <w:iCs/>
        </w:rPr>
        <w:t>114</w:t>
      </w:r>
      <w:r>
        <w:t>, 11–32. https://doi.org/10.1016/j.jclepro.2015.09.007</w:t>
      </w:r>
    </w:p>
    <w:p w:rsidR="007C39A0" w:rsidRDefault="007C39A0" w:rsidP="007C39A0">
      <w:pPr>
        <w:pStyle w:val="Bibliography"/>
      </w:pPr>
      <w:r>
        <w:t xml:space="preserve">Greenberg, J., &amp; Mollick, E. (2017). Activist Choice Homophily and the Crowdfunding of Female Founders. </w:t>
      </w:r>
      <w:r>
        <w:rPr>
          <w:i/>
          <w:iCs/>
        </w:rPr>
        <w:t>Administrative Science Quarterly</w:t>
      </w:r>
      <w:r>
        <w:t xml:space="preserve">, </w:t>
      </w:r>
      <w:r>
        <w:rPr>
          <w:i/>
          <w:iCs/>
        </w:rPr>
        <w:t>62</w:t>
      </w:r>
      <w:r>
        <w:t>(2), 341–374. https://doi.org/10.1177/0001839216678847</w:t>
      </w:r>
    </w:p>
    <w:p w:rsidR="007C39A0" w:rsidRDefault="007C39A0" w:rsidP="007C39A0">
      <w:pPr>
        <w:pStyle w:val="Bibliography"/>
      </w:pPr>
      <w:r>
        <w:lastRenderedPageBreak/>
        <w:t xml:space="preserve">Hens, L., Block, C., Cabello-Eras, J. J., Sagastume-Gutierez, A., Garcia-Lorenzo, D., Chamorro, C., Herrera Mendoza, K., Haeseldonckx, D., &amp; Vandecasteele, C. (2018). On the evolution of “Cleaner Production” as a concept and a practice. </w:t>
      </w:r>
      <w:r>
        <w:rPr>
          <w:i/>
          <w:iCs/>
        </w:rPr>
        <w:t>Journal of Cleaner Production</w:t>
      </w:r>
      <w:r>
        <w:t xml:space="preserve">, </w:t>
      </w:r>
      <w:r>
        <w:rPr>
          <w:i/>
          <w:iCs/>
        </w:rPr>
        <w:t>172</w:t>
      </w:r>
      <w:r>
        <w:t>, 3323–3333. https://doi.org/10.1016/j.jclepro.2017.11.082</w:t>
      </w:r>
    </w:p>
    <w:p w:rsidR="007C39A0" w:rsidRDefault="007C39A0" w:rsidP="007C39A0">
      <w:pPr>
        <w:pStyle w:val="Bibliography"/>
      </w:pPr>
      <w:r>
        <w:t xml:space="preserve">Iansiti, M., &amp; Lakhani, K. R. (2017). The truth about blockchain. </w:t>
      </w:r>
      <w:r>
        <w:rPr>
          <w:i/>
          <w:iCs/>
        </w:rPr>
        <w:t>Harvard Business Review</w:t>
      </w:r>
      <w:r>
        <w:t>, 119–127.</w:t>
      </w:r>
    </w:p>
    <w:p w:rsidR="007C39A0" w:rsidRDefault="007C39A0" w:rsidP="007C39A0">
      <w:pPr>
        <w:pStyle w:val="Bibliography"/>
      </w:pPr>
      <w:r>
        <w:t xml:space="preserve">Jesse, N. (2018). Organizational Evolution - How Digital Disruption Enforces Organizational Agility. </w:t>
      </w:r>
      <w:r>
        <w:rPr>
          <w:i/>
          <w:iCs/>
        </w:rPr>
        <w:t>IFAC-PapersOnLine</w:t>
      </w:r>
      <w:r>
        <w:t xml:space="preserve">, </w:t>
      </w:r>
      <w:r>
        <w:rPr>
          <w:i/>
          <w:iCs/>
        </w:rPr>
        <w:t>51</w:t>
      </w:r>
      <w:r>
        <w:t>(30), 486–491. https://doi.org/10.1016/j.ifacol.2018.11.310</w:t>
      </w:r>
    </w:p>
    <w:p w:rsidR="007C39A0" w:rsidRDefault="007C39A0" w:rsidP="007C39A0">
      <w:pPr>
        <w:pStyle w:val="Bibliography"/>
      </w:pPr>
      <w:r>
        <w:t xml:space="preserve">Jiang, L., Xie, S., Maharjan, S., &amp; Zhang, Y. (2019). Blockchain Empowered Wireless Power Transfer for Green and Secure Internet of Things. </w:t>
      </w:r>
      <w:r>
        <w:rPr>
          <w:i/>
          <w:iCs/>
        </w:rPr>
        <w:t>IEEE Network</w:t>
      </w:r>
      <w:r>
        <w:t xml:space="preserve">, </w:t>
      </w:r>
      <w:r>
        <w:rPr>
          <w:i/>
          <w:iCs/>
        </w:rPr>
        <w:t>33</w:t>
      </w:r>
      <w:r>
        <w:t>(6), 164–171. https://doi.org/10.1109/MNET.001.1900008</w:t>
      </w:r>
    </w:p>
    <w:p w:rsidR="007C39A0" w:rsidRDefault="007C39A0" w:rsidP="007C39A0">
      <w:pPr>
        <w:pStyle w:val="Bibliography"/>
      </w:pPr>
      <w:r>
        <w:t xml:space="preserve">Lai, R., &amp; Lee Kuo Chen, D. (2017). Blockchain - From Public to Private. In R. Lai (Ed.), </w:t>
      </w:r>
      <w:r>
        <w:rPr>
          <w:i/>
          <w:iCs/>
        </w:rPr>
        <w:t>Handbook of Blockchain, Digital Finance, and Inclusion.</w:t>
      </w:r>
      <w:r>
        <w:t xml:space="preserve"> Academic Press.</w:t>
      </w:r>
    </w:p>
    <w:p w:rsidR="007C39A0" w:rsidRDefault="007C39A0" w:rsidP="007C39A0">
      <w:pPr>
        <w:pStyle w:val="Bibliography"/>
      </w:pPr>
      <w:r>
        <w:t xml:space="preserve">Lasi, H., Fettke, P., Kemper, H.-G., Feld, T., &amp; Hoffmann, M. (2014). Industry 4.0. </w:t>
      </w:r>
      <w:r>
        <w:rPr>
          <w:i/>
          <w:iCs/>
        </w:rPr>
        <w:t>Business &amp; Information Systems Engineering</w:t>
      </w:r>
      <w:r>
        <w:t xml:space="preserve">, </w:t>
      </w:r>
      <w:r>
        <w:rPr>
          <w:i/>
          <w:iCs/>
        </w:rPr>
        <w:t>6</w:t>
      </w:r>
      <w:r>
        <w:t>(4), 239–242. https://doi.org/10.1007/s12599-014-0334-4</w:t>
      </w:r>
    </w:p>
    <w:p w:rsidR="007C39A0" w:rsidRDefault="007C39A0" w:rsidP="007C39A0">
      <w:pPr>
        <w:pStyle w:val="Bibliography"/>
      </w:pPr>
      <w:r>
        <w:t xml:space="preserve">Li, G., Hou, Y., &amp; Wu, A. (2017). Fourth Industrial Revolution: technological drivers, impacts and coping methods. </w:t>
      </w:r>
      <w:r>
        <w:rPr>
          <w:i/>
          <w:iCs/>
        </w:rPr>
        <w:t>Chinese Geographical Science</w:t>
      </w:r>
      <w:r>
        <w:t xml:space="preserve">, </w:t>
      </w:r>
      <w:r>
        <w:rPr>
          <w:i/>
          <w:iCs/>
        </w:rPr>
        <w:t>27</w:t>
      </w:r>
      <w:r>
        <w:t>(4), 626–637. https://doi.org/10.1007/s11769-017-0890-x</w:t>
      </w:r>
    </w:p>
    <w:p w:rsidR="007C39A0" w:rsidRDefault="007C39A0" w:rsidP="007C39A0">
      <w:pPr>
        <w:pStyle w:val="Bibliography"/>
      </w:pPr>
      <w:r>
        <w:t xml:space="preserve">Loorbach, D., &amp; Wijsman, K. (2013). Business transition management: exploring a new role for business in sustainability transitions. </w:t>
      </w:r>
      <w:r>
        <w:rPr>
          <w:i/>
          <w:iCs/>
        </w:rPr>
        <w:t>Journal of Cleaner Production</w:t>
      </w:r>
      <w:r>
        <w:t xml:space="preserve">, </w:t>
      </w:r>
      <w:r>
        <w:rPr>
          <w:i/>
          <w:iCs/>
        </w:rPr>
        <w:t>45</w:t>
      </w:r>
      <w:r>
        <w:t>, 20–28. https://doi.org/10.1016/j.jclepro.2012.11.002</w:t>
      </w:r>
    </w:p>
    <w:p w:rsidR="007C39A0" w:rsidRDefault="007C39A0" w:rsidP="007C39A0">
      <w:pPr>
        <w:pStyle w:val="Bibliography"/>
      </w:pPr>
      <w:r>
        <w:t xml:space="preserve">Lu, Y. (2017). Industry 4.0: A survey on technologies, applications and open research issues. </w:t>
      </w:r>
      <w:r>
        <w:rPr>
          <w:i/>
          <w:iCs/>
        </w:rPr>
        <w:t>Journal of Industrial Information Integration</w:t>
      </w:r>
      <w:r>
        <w:t xml:space="preserve">, </w:t>
      </w:r>
      <w:r>
        <w:rPr>
          <w:i/>
          <w:iCs/>
        </w:rPr>
        <w:t>6</w:t>
      </w:r>
      <w:r>
        <w:t>, 1–10. https://doi.org/10.1016/j.jii.2017.04.005</w:t>
      </w:r>
    </w:p>
    <w:p w:rsidR="007C39A0" w:rsidRDefault="007C39A0" w:rsidP="007C39A0">
      <w:pPr>
        <w:pStyle w:val="Bibliography"/>
      </w:pPr>
      <w:r>
        <w:t xml:space="preserve">Luthra, S., Kumar, A., Zavadskas, E. K., Mangla, S. K., &amp; Garza-Reyes, J. A. (2020). Industry 4.0 as an enabler of sustainability diffusion in supply chain: an analysis of influential strength of </w:t>
      </w:r>
      <w:r>
        <w:lastRenderedPageBreak/>
        <w:t xml:space="preserve">drivers in an emerging economy. </w:t>
      </w:r>
      <w:r>
        <w:rPr>
          <w:i/>
          <w:iCs/>
        </w:rPr>
        <w:t>International Journal of Production Research</w:t>
      </w:r>
      <w:r>
        <w:t xml:space="preserve">, </w:t>
      </w:r>
      <w:r>
        <w:rPr>
          <w:i/>
          <w:iCs/>
        </w:rPr>
        <w:t>58</w:t>
      </w:r>
      <w:r>
        <w:t>(5), 1505–1521. https://doi.org/10.1080/00207543.2019.1660828</w:t>
      </w:r>
    </w:p>
    <w:p w:rsidR="007C39A0" w:rsidRDefault="007C39A0" w:rsidP="007C39A0">
      <w:pPr>
        <w:pStyle w:val="Bibliography"/>
      </w:pPr>
      <w:r>
        <w:t xml:space="preserve">MacArthur, D. E., Zumwinkel, K., &amp; Stuchtey, M. R. (2015). </w:t>
      </w:r>
      <w:r>
        <w:rPr>
          <w:i/>
          <w:iCs/>
        </w:rPr>
        <w:t>Growth within: A circular economy vision for a competitive Europe. Report of Ellen MacArthur Foundation.</w:t>
      </w:r>
    </w:p>
    <w:p w:rsidR="007C39A0" w:rsidRDefault="007C39A0" w:rsidP="007C39A0">
      <w:pPr>
        <w:pStyle w:val="Bibliography"/>
      </w:pPr>
      <w:r>
        <w:t xml:space="preserve">MacInnis, D. J. (2011). A Framework for Conceptual Contributions in Marketing. </w:t>
      </w:r>
      <w:r>
        <w:rPr>
          <w:i/>
          <w:iCs/>
        </w:rPr>
        <w:t>Journal of Marketing</w:t>
      </w:r>
      <w:r>
        <w:t xml:space="preserve">, </w:t>
      </w:r>
      <w:r>
        <w:rPr>
          <w:i/>
          <w:iCs/>
        </w:rPr>
        <w:t>75</w:t>
      </w:r>
      <w:r>
        <w:t>(4), 136–154. https://doi.org/10.1509/jmkg.75.4.136</w:t>
      </w:r>
    </w:p>
    <w:p w:rsidR="007C39A0" w:rsidRDefault="007C39A0" w:rsidP="007C39A0">
      <w:pPr>
        <w:pStyle w:val="Bibliography"/>
      </w:pPr>
      <w:r>
        <w:t xml:space="preserve">Mandolla, C., Petruzzelli, A. M., Percoco, G., &amp; Urbinati, A. (2019). Building a digital twin for additive manufacturing through the exploitation of blockchain: A case analysis of the aircraft industry. </w:t>
      </w:r>
      <w:r>
        <w:rPr>
          <w:i/>
          <w:iCs/>
        </w:rPr>
        <w:t>Computers in Industry</w:t>
      </w:r>
      <w:r>
        <w:t xml:space="preserve">, </w:t>
      </w:r>
      <w:r>
        <w:rPr>
          <w:i/>
          <w:iCs/>
        </w:rPr>
        <w:t>109</w:t>
      </w:r>
      <w:r>
        <w:t>, 134–152. https://doi.org/10.1016/j.compind.2019.04.011</w:t>
      </w:r>
    </w:p>
    <w:p w:rsidR="007C39A0" w:rsidRDefault="007C39A0" w:rsidP="007C39A0">
      <w:pPr>
        <w:pStyle w:val="Bibliography"/>
      </w:pPr>
      <w:r>
        <w:t xml:space="preserve">Mathews, J. A., &amp; Tan, H. (2011). Progress towards a circular economy in China: The drivers (and inhibitors) of eco-industrial initiative. </w:t>
      </w:r>
      <w:r>
        <w:rPr>
          <w:i/>
          <w:iCs/>
        </w:rPr>
        <w:t>Journal of Industrial Ecology</w:t>
      </w:r>
      <w:r>
        <w:t xml:space="preserve">, </w:t>
      </w:r>
      <w:r>
        <w:rPr>
          <w:i/>
          <w:iCs/>
        </w:rPr>
        <w:t>15</w:t>
      </w:r>
      <w:r>
        <w:t>, 435–457.</w:t>
      </w:r>
    </w:p>
    <w:p w:rsidR="007C39A0" w:rsidRDefault="007C39A0" w:rsidP="007C39A0">
      <w:pPr>
        <w:pStyle w:val="Bibliography"/>
      </w:pPr>
      <w:r>
        <w:t xml:space="preserve">McGhin, T., Choo, K.-K. R., Liu, C. Z., &amp; He, D. (2019). Blockchain in healthcare applications: Research challenges and opportunities. </w:t>
      </w:r>
      <w:r>
        <w:rPr>
          <w:i/>
          <w:iCs/>
        </w:rPr>
        <w:t>Journal of Network and Computer Applications</w:t>
      </w:r>
      <w:r>
        <w:t xml:space="preserve">, </w:t>
      </w:r>
      <w:r>
        <w:rPr>
          <w:i/>
          <w:iCs/>
        </w:rPr>
        <w:t>135</w:t>
      </w:r>
      <w:r>
        <w:t>, 62–75. https://doi.org/10.1016/j.jnca.2019.02.027</w:t>
      </w:r>
    </w:p>
    <w:p w:rsidR="007C39A0" w:rsidRDefault="007C39A0" w:rsidP="007C39A0">
      <w:pPr>
        <w:pStyle w:val="Bibliography"/>
      </w:pPr>
      <w:r>
        <w:t xml:space="preserve">Moll, J., &amp; Yigitbasioglu, O. (2019). The role of internet-related technologies in shaping the work of accountants: New directions for accounting research. </w:t>
      </w:r>
      <w:r>
        <w:rPr>
          <w:i/>
          <w:iCs/>
        </w:rPr>
        <w:t>The British Accounting Review</w:t>
      </w:r>
      <w:r>
        <w:t xml:space="preserve">, </w:t>
      </w:r>
      <w:r>
        <w:rPr>
          <w:i/>
          <w:iCs/>
        </w:rPr>
        <w:t>51</w:t>
      </w:r>
      <w:r>
        <w:t>(6), 100833. https://doi.org/10.1016/j.bar.2019.04.002</w:t>
      </w:r>
    </w:p>
    <w:p w:rsidR="007C39A0" w:rsidRDefault="007C39A0" w:rsidP="007C39A0">
      <w:pPr>
        <w:pStyle w:val="Bibliography"/>
      </w:pPr>
      <w:r>
        <w:t xml:space="preserve">Murray, A., Skene, K., &amp; Haynes, K. (2017). The Circular Economy: An Interdisciplinary Exploration of the Concept and Application in a Global Context. </w:t>
      </w:r>
      <w:r>
        <w:rPr>
          <w:i/>
          <w:iCs/>
        </w:rPr>
        <w:t>Journal of Business Ethics</w:t>
      </w:r>
      <w:r>
        <w:t xml:space="preserve">, </w:t>
      </w:r>
      <w:r>
        <w:rPr>
          <w:i/>
          <w:iCs/>
        </w:rPr>
        <w:t>140</w:t>
      </w:r>
      <w:r>
        <w:t>(3), 369–380. https://doi.org/10.1007/s10551-015-2693-2</w:t>
      </w:r>
    </w:p>
    <w:p w:rsidR="007C39A0" w:rsidRDefault="007C39A0" w:rsidP="007C39A0">
      <w:pPr>
        <w:pStyle w:val="Bibliography"/>
      </w:pPr>
      <w:r>
        <w:t xml:space="preserve">Nakamoto, S. (2008). </w:t>
      </w:r>
      <w:r>
        <w:rPr>
          <w:i/>
          <w:iCs/>
        </w:rPr>
        <w:t>Bitcoin: a peer-to-peer electronic cash system</w:t>
      </w:r>
      <w:r>
        <w:t>.</w:t>
      </w:r>
    </w:p>
    <w:p w:rsidR="007C39A0" w:rsidRDefault="007C39A0" w:rsidP="007C39A0">
      <w:pPr>
        <w:pStyle w:val="Bibliography"/>
      </w:pPr>
      <w:r>
        <w:t xml:space="preserve">Narayan, R., &amp; Tidström, A. (2019). Circular Economy Inspired Imaginaries for Sustainable Innovations. In N. Bocken, P. Ritala, L. Albareda, &amp; R. Verburg (Eds.), </w:t>
      </w:r>
      <w:r>
        <w:rPr>
          <w:i/>
          <w:iCs/>
        </w:rPr>
        <w:t>Innovation for Sustainability</w:t>
      </w:r>
      <w:r>
        <w:t xml:space="preserve"> (pp. 393–413). Springer International Publishing. https://doi.org/10.1007/978-3-319-97385-2_21</w:t>
      </w:r>
    </w:p>
    <w:p w:rsidR="007C39A0" w:rsidRDefault="007C39A0" w:rsidP="007C39A0">
      <w:pPr>
        <w:pStyle w:val="Bibliography"/>
      </w:pPr>
      <w:r>
        <w:lastRenderedPageBreak/>
        <w:t xml:space="preserve">Narayan, R., &amp; Tidström, A. (2020). Tokenizing coopetition in a blockchain for a transition to circular economy. </w:t>
      </w:r>
      <w:r>
        <w:rPr>
          <w:i/>
          <w:iCs/>
        </w:rPr>
        <w:t>Journal of Cleaner Production</w:t>
      </w:r>
      <w:r>
        <w:t xml:space="preserve">, </w:t>
      </w:r>
      <w:r>
        <w:rPr>
          <w:i/>
          <w:iCs/>
        </w:rPr>
        <w:t>263</w:t>
      </w:r>
      <w:r>
        <w:t>, 121437. https://doi.org/10.1016/j.jclepro.2020.121437</w:t>
      </w:r>
    </w:p>
    <w:p w:rsidR="007C39A0" w:rsidRDefault="007C39A0" w:rsidP="007C39A0">
      <w:pPr>
        <w:pStyle w:val="Bibliography"/>
      </w:pPr>
      <w:r>
        <w:t xml:space="preserve">O’Dair, M., &amp; Beaven, Z. (2017). The networked record industry: How blockchain technology could transform the record industry. </w:t>
      </w:r>
      <w:r>
        <w:rPr>
          <w:i/>
          <w:iCs/>
        </w:rPr>
        <w:t>Strategic Change</w:t>
      </w:r>
      <w:r>
        <w:t xml:space="preserve">, </w:t>
      </w:r>
      <w:r>
        <w:rPr>
          <w:i/>
          <w:iCs/>
        </w:rPr>
        <w:t>26</w:t>
      </w:r>
      <w:r>
        <w:t>(5), 471–480. https://doi.org/10.1002/jsc.2147</w:t>
      </w:r>
    </w:p>
    <w:p w:rsidR="007C39A0" w:rsidRDefault="007C39A0" w:rsidP="007C39A0">
      <w:pPr>
        <w:pStyle w:val="Bibliography"/>
      </w:pPr>
      <w:r>
        <w:t xml:space="preserve">Omohundro, S. (2014). Cryptocurrencies, smart contracts, and artificial intelligence. </w:t>
      </w:r>
      <w:r>
        <w:rPr>
          <w:i/>
          <w:iCs/>
        </w:rPr>
        <w:t>AI Matters</w:t>
      </w:r>
      <w:r>
        <w:t xml:space="preserve">, </w:t>
      </w:r>
      <w:r>
        <w:rPr>
          <w:i/>
          <w:iCs/>
        </w:rPr>
        <w:t>1</w:t>
      </w:r>
      <w:r>
        <w:t>(2), 19–21. https://doi.org/10.1145/2685328.2685334</w:t>
      </w:r>
    </w:p>
    <w:p w:rsidR="007C39A0" w:rsidRDefault="007C39A0" w:rsidP="007C39A0">
      <w:pPr>
        <w:pStyle w:val="Bibliography"/>
      </w:pPr>
      <w:r>
        <w:t xml:space="preserve">Pagoropoulos, A., Pigosso, D. C. A., &amp; McAloone, T. C. (2017). The Emergent Role of Digital Technologies in the Circular Economy: A Review. </w:t>
      </w:r>
      <w:r>
        <w:rPr>
          <w:i/>
          <w:iCs/>
        </w:rPr>
        <w:t>Procedia CIRP</w:t>
      </w:r>
      <w:r>
        <w:t xml:space="preserve">, </w:t>
      </w:r>
      <w:r>
        <w:rPr>
          <w:i/>
          <w:iCs/>
        </w:rPr>
        <w:t>64</w:t>
      </w:r>
      <w:r>
        <w:t>, 19–24. https://doi.org/10.1016/j.procir.2017.02.047</w:t>
      </w:r>
    </w:p>
    <w:p w:rsidR="007C39A0" w:rsidRDefault="007C39A0" w:rsidP="007C39A0">
      <w:pPr>
        <w:pStyle w:val="Bibliography"/>
      </w:pPr>
      <w:r>
        <w:t xml:space="preserve">Purvis, B., Mao, Y., &amp; Robinson, D. (2019). Three pillars of sustainability: in search of conceptual origins. </w:t>
      </w:r>
      <w:r>
        <w:rPr>
          <w:i/>
          <w:iCs/>
        </w:rPr>
        <w:t>Sustainability Science</w:t>
      </w:r>
      <w:r>
        <w:t xml:space="preserve">, </w:t>
      </w:r>
      <w:r>
        <w:rPr>
          <w:i/>
          <w:iCs/>
        </w:rPr>
        <w:t>14</w:t>
      </w:r>
      <w:r>
        <w:t>(3), 681–695. https://doi.org/10.1007/s11625-018-0627-5</w:t>
      </w:r>
    </w:p>
    <w:p w:rsidR="007C39A0" w:rsidRDefault="007C39A0" w:rsidP="007C39A0">
      <w:pPr>
        <w:pStyle w:val="Bibliography"/>
      </w:pPr>
      <w:r>
        <w:t xml:space="preserve">Püttgen, F., &amp; Kaulartz, M. (2017). Insurance 4.0: The use of blockchain technology and of smart contracts in the Insurance Sector. </w:t>
      </w:r>
      <w:r>
        <w:rPr>
          <w:i/>
          <w:iCs/>
        </w:rPr>
        <w:t>ERA Forum</w:t>
      </w:r>
      <w:r>
        <w:t xml:space="preserve">, </w:t>
      </w:r>
      <w:r>
        <w:rPr>
          <w:i/>
          <w:iCs/>
        </w:rPr>
        <w:t>18</w:t>
      </w:r>
      <w:r>
        <w:t>(2), 249–262. https://doi.org/10.1007/s12027-017-0479-y</w:t>
      </w:r>
    </w:p>
    <w:p w:rsidR="007C39A0" w:rsidRDefault="007C39A0" w:rsidP="007C39A0">
      <w:pPr>
        <w:pStyle w:val="Bibliography"/>
      </w:pPr>
      <w:r>
        <w:t xml:space="preserve">Radanović, I., &amp; Likić, R. (2018). Opportunities for Use of Blockchain Technology in Medicine. </w:t>
      </w:r>
      <w:r>
        <w:rPr>
          <w:i/>
          <w:iCs/>
        </w:rPr>
        <w:t>Applied Health Economics and Health Policy</w:t>
      </w:r>
      <w:r>
        <w:t xml:space="preserve">, </w:t>
      </w:r>
      <w:r>
        <w:rPr>
          <w:i/>
          <w:iCs/>
        </w:rPr>
        <w:t>16</w:t>
      </w:r>
      <w:r>
        <w:t>(5), 583–590. https://doi.org/10.1007/s40258-018-0412-8</w:t>
      </w:r>
    </w:p>
    <w:p w:rsidR="007C39A0" w:rsidRDefault="007C39A0" w:rsidP="007C39A0">
      <w:pPr>
        <w:pStyle w:val="Bibliography"/>
      </w:pPr>
      <w:r>
        <w:t xml:space="preserve">Rozario, A. M., &amp; Vasarhelyi, M. A. (2018). Auditing with Smart Contracts. </w:t>
      </w:r>
      <w:r>
        <w:rPr>
          <w:i/>
          <w:iCs/>
        </w:rPr>
        <w:t>The International Journal of Digital Accounting Research</w:t>
      </w:r>
      <w:r>
        <w:t xml:space="preserve">, </w:t>
      </w:r>
      <w:r>
        <w:rPr>
          <w:i/>
          <w:iCs/>
        </w:rPr>
        <w:t>18</w:t>
      </w:r>
      <w:r>
        <w:t>, 1–27. https://doi.org/10.4192/1577-8517-v18_1</w:t>
      </w:r>
    </w:p>
    <w:p w:rsidR="007C39A0" w:rsidRDefault="007C39A0" w:rsidP="007C39A0">
      <w:pPr>
        <w:pStyle w:val="Bibliography"/>
      </w:pPr>
      <w:r>
        <w:t xml:space="preserve">Saberi, S., Kouhizadeh, M., Sarkis, J., &amp; Shen, L. (2019). Blockchain technology and its relationships to sustainable supply chain management. </w:t>
      </w:r>
      <w:r>
        <w:rPr>
          <w:i/>
          <w:iCs/>
        </w:rPr>
        <w:t>International Journal of Production Research</w:t>
      </w:r>
      <w:r>
        <w:t xml:space="preserve">, </w:t>
      </w:r>
      <w:r>
        <w:rPr>
          <w:i/>
          <w:iCs/>
        </w:rPr>
        <w:t>57</w:t>
      </w:r>
      <w:r>
        <w:t>(7), 2117–2135. https://doi.org/10.1080/00207543.2018.1533261</w:t>
      </w:r>
    </w:p>
    <w:p w:rsidR="007C39A0" w:rsidRDefault="007C39A0" w:rsidP="007C39A0">
      <w:pPr>
        <w:pStyle w:val="Bibliography"/>
      </w:pPr>
      <w:r>
        <w:lastRenderedPageBreak/>
        <w:t xml:space="preserve">Schmidt, C. G., &amp; Wagner, S. M. (2019). Blockchain and supply chain relations: A transaction cost theory perspective. </w:t>
      </w:r>
      <w:r>
        <w:rPr>
          <w:i/>
          <w:iCs/>
        </w:rPr>
        <w:t>Journal of Purchasing and Supply Management</w:t>
      </w:r>
      <w:r>
        <w:t xml:space="preserve">, </w:t>
      </w:r>
      <w:r>
        <w:rPr>
          <w:i/>
          <w:iCs/>
        </w:rPr>
        <w:t>25</w:t>
      </w:r>
      <w:r>
        <w:t>(4), 100552. https://doi.org/10.1016/j.pursup.2019.100552</w:t>
      </w:r>
    </w:p>
    <w:p w:rsidR="007C39A0" w:rsidRDefault="007C39A0" w:rsidP="007C39A0">
      <w:pPr>
        <w:pStyle w:val="Bibliography"/>
      </w:pPr>
      <w:r>
        <w:t xml:space="preserve">Schmitz, J., &amp; Leoni, G. (2019). Accounting and Auditing at the Time of Blockchain Technology: A Research Agenda. </w:t>
      </w:r>
      <w:r>
        <w:rPr>
          <w:i/>
          <w:iCs/>
        </w:rPr>
        <w:t>Australian Accounting Review</w:t>
      </w:r>
      <w:r>
        <w:t xml:space="preserve">, </w:t>
      </w:r>
      <w:r>
        <w:rPr>
          <w:i/>
          <w:iCs/>
        </w:rPr>
        <w:t>29</w:t>
      </w:r>
      <w:r>
        <w:t>(2), 331–342. https://doi.org/10.1111/auar.12286</w:t>
      </w:r>
    </w:p>
    <w:p w:rsidR="007C39A0" w:rsidRDefault="007C39A0" w:rsidP="007C39A0">
      <w:pPr>
        <w:pStyle w:val="Bibliography"/>
      </w:pPr>
      <w:r>
        <w:t xml:space="preserve">Schulte, U. G. (2013). New business models for a radical change in resource efficiency. </w:t>
      </w:r>
      <w:r>
        <w:rPr>
          <w:i/>
          <w:iCs/>
        </w:rPr>
        <w:t>Environmental Innovation and Societal Transitions</w:t>
      </w:r>
      <w:r>
        <w:t xml:space="preserve">, </w:t>
      </w:r>
      <w:r>
        <w:rPr>
          <w:i/>
          <w:iCs/>
        </w:rPr>
        <w:t>9</w:t>
      </w:r>
      <w:r>
        <w:t>, 43–47. https://doi.org/10.1016/j.eist.2013.09.006</w:t>
      </w:r>
    </w:p>
    <w:p w:rsidR="007C39A0" w:rsidRDefault="007C39A0" w:rsidP="007C39A0">
      <w:pPr>
        <w:pStyle w:val="Bibliography"/>
      </w:pPr>
      <w:r>
        <w:t xml:space="preserve">Schumacher, A. (2017). </w:t>
      </w:r>
      <w:r>
        <w:rPr>
          <w:i/>
          <w:iCs/>
        </w:rPr>
        <w:t>Schumacher, A. 2017. Blockchain &amp; Healthcare – 2017 Strategy Guide.</w:t>
      </w:r>
      <w:r>
        <w:t xml:space="preserve"> Axel Schumacher.</w:t>
      </w:r>
    </w:p>
    <w:p w:rsidR="007C39A0" w:rsidRDefault="007C39A0" w:rsidP="007C39A0">
      <w:pPr>
        <w:pStyle w:val="Bibliography"/>
      </w:pPr>
      <w:r>
        <w:t xml:space="preserve">Seele, P. (2018). Let Us Not Forget: Crypto Means Secret. Cryptocurrencies as Enabler of Unethical and Illegal Business and the Question of Regulation. </w:t>
      </w:r>
      <w:r>
        <w:rPr>
          <w:i/>
          <w:iCs/>
        </w:rPr>
        <w:t>Humanistic Management Journal</w:t>
      </w:r>
      <w:r>
        <w:t xml:space="preserve">, </w:t>
      </w:r>
      <w:r>
        <w:rPr>
          <w:i/>
          <w:iCs/>
        </w:rPr>
        <w:t>3</w:t>
      </w:r>
      <w:r>
        <w:t>(1), 133–139. https://doi.org/10.1007/s41463-018-0038-x</w:t>
      </w:r>
    </w:p>
    <w:p w:rsidR="007C39A0" w:rsidRDefault="007C39A0" w:rsidP="007C39A0">
      <w:pPr>
        <w:pStyle w:val="Bibliography"/>
      </w:pPr>
      <w:r>
        <w:t xml:space="preserve">Sousa-Zomer, T. T., Magalhães, L., Zancul, E., &amp; Cauchick-Miguel, P. A. (2017). Lifecycle Management of Product-service Systems: A Preliminary Investigation of a White Goods Manufacturer. </w:t>
      </w:r>
      <w:r>
        <w:rPr>
          <w:i/>
          <w:iCs/>
        </w:rPr>
        <w:t>Procedia CIRP</w:t>
      </w:r>
      <w:r>
        <w:t xml:space="preserve">, </w:t>
      </w:r>
      <w:r>
        <w:rPr>
          <w:i/>
          <w:iCs/>
        </w:rPr>
        <w:t>64</w:t>
      </w:r>
      <w:r>
        <w:t>, 31–36. https://doi.org/10.1016/j.procir.2017.03.041</w:t>
      </w:r>
    </w:p>
    <w:p w:rsidR="007C39A0" w:rsidRDefault="007C39A0" w:rsidP="007C39A0">
      <w:pPr>
        <w:pStyle w:val="Bibliography"/>
      </w:pPr>
      <w:r>
        <w:t xml:space="preserve">Spring, M., &amp; Araujo, L. (2017). Product biographies in servitization and the circular economy. </w:t>
      </w:r>
      <w:r>
        <w:rPr>
          <w:i/>
          <w:iCs/>
        </w:rPr>
        <w:t>Industrial Marketing Management</w:t>
      </w:r>
      <w:r>
        <w:t xml:space="preserve">, </w:t>
      </w:r>
      <w:r>
        <w:rPr>
          <w:i/>
          <w:iCs/>
        </w:rPr>
        <w:t>60</w:t>
      </w:r>
      <w:r>
        <w:t>, 126–137. https://doi.org/10.1016/j.indmarman.2016.07.001</w:t>
      </w:r>
    </w:p>
    <w:p w:rsidR="007C39A0" w:rsidRDefault="007C39A0" w:rsidP="007C39A0">
      <w:pPr>
        <w:pStyle w:val="Bibliography"/>
      </w:pPr>
      <w:r>
        <w:t xml:space="preserve">Sun, M., &amp; Zhang, J. (2020). Research on the application of block chain big data platform in the construction of new smart city for low carbon emission and green environment. </w:t>
      </w:r>
      <w:r>
        <w:rPr>
          <w:i/>
          <w:iCs/>
        </w:rPr>
        <w:t>Computer Communications</w:t>
      </w:r>
      <w:r>
        <w:t xml:space="preserve">, </w:t>
      </w:r>
      <w:r>
        <w:rPr>
          <w:i/>
          <w:iCs/>
        </w:rPr>
        <w:t>149</w:t>
      </w:r>
      <w:r>
        <w:t>, 332–342. https://doi.org/10.1016/j.comcom.2019.10.031</w:t>
      </w:r>
    </w:p>
    <w:p w:rsidR="007C39A0" w:rsidRDefault="007C39A0" w:rsidP="007C39A0">
      <w:pPr>
        <w:pStyle w:val="Bibliography"/>
      </w:pPr>
      <w:r>
        <w:t xml:space="preserve">Swan, M. (2015). </w:t>
      </w:r>
      <w:r>
        <w:rPr>
          <w:i/>
          <w:iCs/>
        </w:rPr>
        <w:t>Blockchain: blueprint for a new economy</w:t>
      </w:r>
      <w:r>
        <w:t xml:space="preserve"> (First edition). O’Reilly.</w:t>
      </w:r>
    </w:p>
    <w:p w:rsidR="007C39A0" w:rsidRDefault="007C39A0" w:rsidP="007C39A0">
      <w:pPr>
        <w:pStyle w:val="Bibliography"/>
      </w:pPr>
      <w:r>
        <w:t xml:space="preserve">Szabo, N. (1997). Formalizing and securing relationships on public networks. </w:t>
      </w:r>
      <w:r>
        <w:rPr>
          <w:i/>
          <w:iCs/>
        </w:rPr>
        <w:t>First Monday</w:t>
      </w:r>
      <w:r>
        <w:t xml:space="preserve">, </w:t>
      </w:r>
      <w:r>
        <w:rPr>
          <w:i/>
          <w:iCs/>
        </w:rPr>
        <w:t>2</w:t>
      </w:r>
      <w:r>
        <w:t>(9). http://firstmonday.org/ojs/index.php/fm/article/view/548/469</w:t>
      </w:r>
    </w:p>
    <w:p w:rsidR="007C39A0" w:rsidRDefault="007C39A0" w:rsidP="007C39A0">
      <w:pPr>
        <w:pStyle w:val="Bibliography"/>
      </w:pPr>
      <w:r>
        <w:lastRenderedPageBreak/>
        <w:t xml:space="preserve">Tang, Q., &amp; Tang, L. M. (2019). Toward a Distributed Carbon Ledger for Carbon Emissions Trading and Accounting for Corporate Carbon Management. </w:t>
      </w:r>
      <w:r>
        <w:rPr>
          <w:i/>
          <w:iCs/>
        </w:rPr>
        <w:t>Journal of Emerging Technologies in Accounting</w:t>
      </w:r>
      <w:r>
        <w:t xml:space="preserve">, </w:t>
      </w:r>
      <w:r>
        <w:rPr>
          <w:i/>
          <w:iCs/>
        </w:rPr>
        <w:t>16</w:t>
      </w:r>
      <w:r>
        <w:t>(1), 37–46. https://doi.org/10.2308/jeta-52409</w:t>
      </w:r>
    </w:p>
    <w:p w:rsidR="007C39A0" w:rsidRDefault="007C39A0" w:rsidP="007C39A0">
      <w:pPr>
        <w:pStyle w:val="Bibliography"/>
      </w:pPr>
      <w:r>
        <w:t xml:space="preserve">Torraco, R. J. (2005). Writing Integrative Literature Reviews: Guidelines and Examples. </w:t>
      </w:r>
      <w:r>
        <w:rPr>
          <w:i/>
          <w:iCs/>
        </w:rPr>
        <w:t>Human Resource Development Review</w:t>
      </w:r>
      <w:r>
        <w:t xml:space="preserve">, </w:t>
      </w:r>
      <w:r>
        <w:rPr>
          <w:i/>
          <w:iCs/>
        </w:rPr>
        <w:t>4</w:t>
      </w:r>
      <w:r>
        <w:t>(3), 356–367. https://doi.org/10.1177/1534484305278283</w:t>
      </w:r>
    </w:p>
    <w:p w:rsidR="007C39A0" w:rsidRDefault="007C39A0" w:rsidP="007C39A0">
      <w:pPr>
        <w:pStyle w:val="Bibliography"/>
      </w:pPr>
      <w:r>
        <w:t xml:space="preserve">Treleaven, P., Gendal Brown, R., &amp; Yang, D. (2017). Blockchain Technology in Finance. </w:t>
      </w:r>
      <w:r>
        <w:rPr>
          <w:i/>
          <w:iCs/>
        </w:rPr>
        <w:t>Computer</w:t>
      </w:r>
      <w:r>
        <w:t xml:space="preserve">, </w:t>
      </w:r>
      <w:r>
        <w:rPr>
          <w:i/>
          <w:iCs/>
        </w:rPr>
        <w:t>50</w:t>
      </w:r>
      <w:r>
        <w:t>(9), 14–17. https://doi.org/10.1109/MC.2017.3571047</w:t>
      </w:r>
    </w:p>
    <w:p w:rsidR="007C39A0" w:rsidRDefault="007C39A0" w:rsidP="007C39A0">
      <w:pPr>
        <w:pStyle w:val="Bibliography"/>
      </w:pPr>
      <w:r>
        <w:t xml:space="preserve">United Nations. (2012). </w:t>
      </w:r>
      <w:r>
        <w:rPr>
          <w:i/>
          <w:iCs/>
        </w:rPr>
        <w:t>The future we want. Resolution adopted by the general assembly on 27 July 2012 (A/RES/66/288).</w:t>
      </w:r>
      <w:r>
        <w:t xml:space="preserve"> United Nations.</w:t>
      </w:r>
    </w:p>
    <w:p w:rsidR="007C39A0" w:rsidRDefault="007C39A0" w:rsidP="007C39A0">
      <w:pPr>
        <w:pStyle w:val="Bibliography"/>
      </w:pPr>
      <w:r>
        <w:t xml:space="preserve">United Nations. (2015). </w:t>
      </w:r>
      <w:r>
        <w:rPr>
          <w:i/>
          <w:iCs/>
        </w:rPr>
        <w:t>UN (2015) Transforming our world: the 2030 Agenda for sustainable development. Resolution adopted by the general assembly on 25 September 2015 (A/RES/70/1).</w:t>
      </w:r>
      <w:r>
        <w:t xml:space="preserve"> United Nations.</w:t>
      </w:r>
    </w:p>
    <w:p w:rsidR="007C39A0" w:rsidRDefault="007C39A0" w:rsidP="007C39A0">
      <w:pPr>
        <w:pStyle w:val="Bibliography"/>
      </w:pPr>
      <w:r>
        <w:t xml:space="preserve">Upadhyay, A., Mukhuty, S., Kumari, S., Garza-Reyes, J. A., &amp; Shukla, V. (In Press). A Review of Lean and Agile Management in Humanitarian Supply Chains: Analysing the Pre-Disaster and Post-Disaster Phases, and Future Directions. </w:t>
      </w:r>
      <w:r>
        <w:rPr>
          <w:i/>
          <w:iCs/>
        </w:rPr>
        <w:t>Production Planning &amp; Control: The Management of Operations</w:t>
      </w:r>
      <w:r>
        <w:t>.</w:t>
      </w:r>
    </w:p>
    <w:p w:rsidR="007C39A0" w:rsidRDefault="007C39A0" w:rsidP="007C39A0">
      <w:pPr>
        <w:pStyle w:val="Bibliography"/>
      </w:pPr>
      <w:r>
        <w:t xml:space="preserve">Upadhyay, N. (2020). Demystifying blockchain: A critical analysis of challenges, applications and opportunities. </w:t>
      </w:r>
      <w:r>
        <w:rPr>
          <w:i/>
          <w:iCs/>
        </w:rPr>
        <w:t>International Journal of Information Management</w:t>
      </w:r>
      <w:r>
        <w:t xml:space="preserve">, </w:t>
      </w:r>
      <w:r>
        <w:rPr>
          <w:i/>
          <w:iCs/>
        </w:rPr>
        <w:t>54</w:t>
      </w:r>
      <w:r>
        <w:t>, 102120. https://doi.org/10.1016/j.ijinfomgt.2020.102120</w:t>
      </w:r>
    </w:p>
    <w:p w:rsidR="007C39A0" w:rsidRDefault="007C39A0" w:rsidP="007C39A0">
      <w:pPr>
        <w:pStyle w:val="Bibliography"/>
      </w:pPr>
      <w:r>
        <w:t xml:space="preserve">Vatankhah Barenji, A., Li, Z., Wang, W. M., Huang, G. Q., &amp; Guerra-Zubiaga, D. A. (2020). Blockchain-based ubiquitous manufacturing: a secure and reliable cyber-physical system. </w:t>
      </w:r>
      <w:r>
        <w:rPr>
          <w:i/>
          <w:iCs/>
        </w:rPr>
        <w:t>International Journal of Production Research</w:t>
      </w:r>
      <w:r>
        <w:t xml:space="preserve">, </w:t>
      </w:r>
      <w:r>
        <w:rPr>
          <w:i/>
          <w:iCs/>
        </w:rPr>
        <w:t>58</w:t>
      </w:r>
      <w:r>
        <w:t>(7), 2200–2221. https://doi.org/10.1080/00207543.2019.1680899</w:t>
      </w:r>
    </w:p>
    <w:p w:rsidR="007C39A0" w:rsidRDefault="007C39A0" w:rsidP="007C39A0">
      <w:pPr>
        <w:pStyle w:val="Bibliography"/>
      </w:pPr>
      <w:r>
        <w:t xml:space="preserve">Venkatesh, V. G., Kang, K., Wang, B., Zhong, R. Y., &amp; Zhang, A. (2020). System architecture for blockchain based transparency of supply chain social sustainability. </w:t>
      </w:r>
      <w:r>
        <w:rPr>
          <w:i/>
          <w:iCs/>
        </w:rPr>
        <w:t>Robotics and Computer-Integrated Manufacturing</w:t>
      </w:r>
      <w:r>
        <w:t xml:space="preserve">, </w:t>
      </w:r>
      <w:r>
        <w:rPr>
          <w:i/>
          <w:iCs/>
        </w:rPr>
        <w:t>63</w:t>
      </w:r>
      <w:r>
        <w:t>, 101896. https://doi.org/10.1016/j.rcim.2019.101896</w:t>
      </w:r>
    </w:p>
    <w:p w:rsidR="007C39A0" w:rsidRDefault="007C39A0" w:rsidP="007C39A0">
      <w:pPr>
        <w:pStyle w:val="Bibliography"/>
      </w:pPr>
      <w:r>
        <w:lastRenderedPageBreak/>
        <w:t xml:space="preserve">Wang, Y., &amp; Kogan, A. (2018). Designing confidentiality-preserving Blockchain-based transaction processing systems. </w:t>
      </w:r>
      <w:r>
        <w:rPr>
          <w:i/>
          <w:iCs/>
        </w:rPr>
        <w:t>International Journal of Accounting Information Systems</w:t>
      </w:r>
      <w:r>
        <w:t xml:space="preserve">, </w:t>
      </w:r>
      <w:r>
        <w:rPr>
          <w:i/>
          <w:iCs/>
        </w:rPr>
        <w:t>30</w:t>
      </w:r>
      <w:r>
        <w:t>, 1–18. https://doi.org/10.1016/j.accinf.2018.06.001</w:t>
      </w:r>
    </w:p>
    <w:p w:rsidR="007C39A0" w:rsidRDefault="007C39A0" w:rsidP="007C39A0">
      <w:pPr>
        <w:pStyle w:val="Bibliography"/>
      </w:pPr>
      <w:r>
        <w:t xml:space="preserve">Wu, X., &amp; Lin, Y. (2019). Blockchain recall management in pharmaceutical industry. </w:t>
      </w:r>
      <w:r>
        <w:rPr>
          <w:i/>
          <w:iCs/>
        </w:rPr>
        <w:t>Procedia CIRP</w:t>
      </w:r>
      <w:r>
        <w:t xml:space="preserve">, </w:t>
      </w:r>
      <w:r>
        <w:rPr>
          <w:i/>
          <w:iCs/>
        </w:rPr>
        <w:t>83</w:t>
      </w:r>
      <w:r>
        <w:t>, 590–595. https://doi.org/10.1016/j.procir.2019.04.094</w:t>
      </w:r>
    </w:p>
    <w:p w:rsidR="007C39A0" w:rsidRDefault="007C39A0" w:rsidP="007C39A0">
      <w:pPr>
        <w:pStyle w:val="Bibliography"/>
      </w:pPr>
      <w:r>
        <w:t xml:space="preserve">Xu, M., Chen, X., &amp; Kou, G. (2019). A systematic review of blockchain. </w:t>
      </w:r>
      <w:r>
        <w:rPr>
          <w:i/>
          <w:iCs/>
        </w:rPr>
        <w:t>Financial Innovation</w:t>
      </w:r>
      <w:r>
        <w:t xml:space="preserve">, </w:t>
      </w:r>
      <w:r>
        <w:rPr>
          <w:i/>
          <w:iCs/>
        </w:rPr>
        <w:t>5</w:t>
      </w:r>
      <w:r>
        <w:t>(1), 27. https://doi.org/10.1186/s40854-019-0147-z</w:t>
      </w:r>
    </w:p>
    <w:p w:rsidR="007C39A0" w:rsidRDefault="007C39A0" w:rsidP="007C39A0">
      <w:pPr>
        <w:pStyle w:val="Bibliography"/>
      </w:pPr>
      <w:r>
        <w:t xml:space="preserve">Xue, B., Chen, X. P., Geng, Y., Guo, X. J., Lu, C. P., &amp; Zhang, Z. L. (2010). Survey of officials’ awareness on circular economy development in China: Based on municipal and county level. </w:t>
      </w:r>
      <w:r>
        <w:rPr>
          <w:i/>
          <w:iCs/>
        </w:rPr>
        <w:t>Resources, Conservation and Recycling</w:t>
      </w:r>
      <w:r>
        <w:t xml:space="preserve">, </w:t>
      </w:r>
      <w:r>
        <w:rPr>
          <w:i/>
          <w:iCs/>
        </w:rPr>
        <w:t>54</w:t>
      </w:r>
      <w:r>
        <w:t>, 1296–1302.</w:t>
      </w:r>
    </w:p>
    <w:p w:rsidR="007C39A0" w:rsidRDefault="007C39A0" w:rsidP="007C39A0">
      <w:pPr>
        <w:pStyle w:val="Bibliography"/>
      </w:pPr>
      <w:r>
        <w:t xml:space="preserve">Yue, X., Wang, H., Jin, D., Li, M., &amp; Jiang, W. (2016). Healthcare Data Gateways: Found Healthcare Intelligence on Blockchain with Novel Privacy Risk Control. </w:t>
      </w:r>
      <w:r>
        <w:rPr>
          <w:i/>
          <w:iCs/>
        </w:rPr>
        <w:t>Journal of Medical Systems</w:t>
      </w:r>
      <w:r>
        <w:t xml:space="preserve">, </w:t>
      </w:r>
      <w:r>
        <w:rPr>
          <w:i/>
          <w:iCs/>
        </w:rPr>
        <w:t>40</w:t>
      </w:r>
      <w:r>
        <w:t>(10), 218. https://doi.org/10.1007/s10916-016-0574-6</w:t>
      </w:r>
    </w:p>
    <w:p w:rsidR="002C0E72" w:rsidRDefault="002C0E72">
      <w:r>
        <w:fldChar w:fldCharType="end"/>
      </w:r>
    </w:p>
    <w:sectPr w:rsidR="002C0E7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04BF" w:rsidRDefault="00F504BF" w:rsidP="00E84BB3">
      <w:pPr>
        <w:spacing w:after="0" w:line="240" w:lineRule="auto"/>
      </w:pPr>
      <w:r>
        <w:separator/>
      </w:r>
    </w:p>
  </w:endnote>
  <w:endnote w:type="continuationSeparator" w:id="0">
    <w:p w:rsidR="00F504BF" w:rsidRDefault="00F504BF" w:rsidP="00E84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otham-Book">
    <w:altName w:val="Arial"/>
    <w:panose1 w:val="00000000000000000000"/>
    <w:charset w:val="EE"/>
    <w:family w:val="swiss"/>
    <w:notTrueType/>
    <w:pitch w:val="default"/>
    <w:sig w:usb0="00000005" w:usb1="00000000" w:usb2="00000000" w:usb3="00000000" w:csb0="00000002"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1272974"/>
      <w:docPartObj>
        <w:docPartGallery w:val="Page Numbers (Bottom of Page)"/>
        <w:docPartUnique/>
      </w:docPartObj>
    </w:sdtPr>
    <w:sdtEndPr>
      <w:rPr>
        <w:noProof/>
      </w:rPr>
    </w:sdtEndPr>
    <w:sdtContent>
      <w:p w:rsidR="007B6717" w:rsidRDefault="007B6717">
        <w:pPr>
          <w:pStyle w:val="Footer"/>
          <w:jc w:val="right"/>
        </w:pPr>
        <w:r>
          <w:fldChar w:fldCharType="begin"/>
        </w:r>
        <w:r>
          <w:instrText xml:space="preserve"> PAGE   \* MERGEFORMAT </w:instrText>
        </w:r>
        <w:r>
          <w:fldChar w:fldCharType="separate"/>
        </w:r>
        <w:r w:rsidR="00B26653">
          <w:rPr>
            <w:noProof/>
          </w:rPr>
          <w:t>1</w:t>
        </w:r>
        <w:r>
          <w:rPr>
            <w:noProof/>
          </w:rPr>
          <w:fldChar w:fldCharType="end"/>
        </w:r>
      </w:p>
    </w:sdtContent>
  </w:sdt>
  <w:p w:rsidR="007B6717" w:rsidRDefault="007B6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04BF" w:rsidRDefault="00F504BF" w:rsidP="00E84BB3">
      <w:pPr>
        <w:spacing w:after="0" w:line="240" w:lineRule="auto"/>
      </w:pPr>
      <w:r>
        <w:separator/>
      </w:r>
    </w:p>
  </w:footnote>
  <w:footnote w:type="continuationSeparator" w:id="0">
    <w:p w:rsidR="00F504BF" w:rsidRDefault="00F504BF" w:rsidP="00E84B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001B97"/>
    <w:multiLevelType w:val="multilevel"/>
    <w:tmpl w:val="407058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E8A5149"/>
    <w:multiLevelType w:val="multilevel"/>
    <w:tmpl w:val="407058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zMzUwNzEyszA0NzVX0lEKTi0uzszPAykwrAUAlv//jSwAAAA="/>
  </w:docVars>
  <w:rsids>
    <w:rsidRoot w:val="000A6054"/>
    <w:rsid w:val="000053B6"/>
    <w:rsid w:val="00014911"/>
    <w:rsid w:val="00017316"/>
    <w:rsid w:val="00020F19"/>
    <w:rsid w:val="00027B45"/>
    <w:rsid w:val="000401CB"/>
    <w:rsid w:val="000401DB"/>
    <w:rsid w:val="00043B6A"/>
    <w:rsid w:val="00047639"/>
    <w:rsid w:val="00050246"/>
    <w:rsid w:val="00051C4D"/>
    <w:rsid w:val="0006359F"/>
    <w:rsid w:val="000649A8"/>
    <w:rsid w:val="00064BA2"/>
    <w:rsid w:val="00064F88"/>
    <w:rsid w:val="00067241"/>
    <w:rsid w:val="000752D8"/>
    <w:rsid w:val="000769CB"/>
    <w:rsid w:val="00085B0A"/>
    <w:rsid w:val="000A01CD"/>
    <w:rsid w:val="000A222A"/>
    <w:rsid w:val="000A6054"/>
    <w:rsid w:val="000B4F6F"/>
    <w:rsid w:val="000B5F08"/>
    <w:rsid w:val="000C0364"/>
    <w:rsid w:val="000D1599"/>
    <w:rsid w:val="000D4657"/>
    <w:rsid w:val="000E1A41"/>
    <w:rsid w:val="000E1EDB"/>
    <w:rsid w:val="000E2BE8"/>
    <w:rsid w:val="000E7EC4"/>
    <w:rsid w:val="000E7F56"/>
    <w:rsid w:val="000F2630"/>
    <w:rsid w:val="000F273D"/>
    <w:rsid w:val="000F51DE"/>
    <w:rsid w:val="00100057"/>
    <w:rsid w:val="001018D0"/>
    <w:rsid w:val="00115513"/>
    <w:rsid w:val="001225A1"/>
    <w:rsid w:val="00122785"/>
    <w:rsid w:val="00137522"/>
    <w:rsid w:val="00161AEE"/>
    <w:rsid w:val="0018018F"/>
    <w:rsid w:val="00180522"/>
    <w:rsid w:val="00182BD9"/>
    <w:rsid w:val="001832DE"/>
    <w:rsid w:val="001941ED"/>
    <w:rsid w:val="00195001"/>
    <w:rsid w:val="00195860"/>
    <w:rsid w:val="001A0822"/>
    <w:rsid w:val="001A3D2D"/>
    <w:rsid w:val="001A6904"/>
    <w:rsid w:val="001D58B6"/>
    <w:rsid w:val="001F0933"/>
    <w:rsid w:val="001F09C9"/>
    <w:rsid w:val="001F5227"/>
    <w:rsid w:val="001F6C16"/>
    <w:rsid w:val="00200146"/>
    <w:rsid w:val="002030DE"/>
    <w:rsid w:val="00205CCE"/>
    <w:rsid w:val="00211E07"/>
    <w:rsid w:val="002144BB"/>
    <w:rsid w:val="00217182"/>
    <w:rsid w:val="00230BE4"/>
    <w:rsid w:val="00233C07"/>
    <w:rsid w:val="002341AE"/>
    <w:rsid w:val="00250145"/>
    <w:rsid w:val="002705DC"/>
    <w:rsid w:val="002727F9"/>
    <w:rsid w:val="00273987"/>
    <w:rsid w:val="00274191"/>
    <w:rsid w:val="00276424"/>
    <w:rsid w:val="002779F3"/>
    <w:rsid w:val="00281110"/>
    <w:rsid w:val="0028637C"/>
    <w:rsid w:val="00296E2E"/>
    <w:rsid w:val="002B2C24"/>
    <w:rsid w:val="002B61C3"/>
    <w:rsid w:val="002C0E72"/>
    <w:rsid w:val="002C311D"/>
    <w:rsid w:val="002C3703"/>
    <w:rsid w:val="002D68B4"/>
    <w:rsid w:val="002D7909"/>
    <w:rsid w:val="002E31D9"/>
    <w:rsid w:val="002E3372"/>
    <w:rsid w:val="002E5D39"/>
    <w:rsid w:val="002F1685"/>
    <w:rsid w:val="002F3AC7"/>
    <w:rsid w:val="002F4D3B"/>
    <w:rsid w:val="002F53D2"/>
    <w:rsid w:val="00306F93"/>
    <w:rsid w:val="0031120D"/>
    <w:rsid w:val="0031756C"/>
    <w:rsid w:val="00317DED"/>
    <w:rsid w:val="00357A21"/>
    <w:rsid w:val="00376102"/>
    <w:rsid w:val="003801E6"/>
    <w:rsid w:val="00386047"/>
    <w:rsid w:val="003928B6"/>
    <w:rsid w:val="003A433B"/>
    <w:rsid w:val="003D265F"/>
    <w:rsid w:val="003D7EC8"/>
    <w:rsid w:val="003E0B79"/>
    <w:rsid w:val="003E2254"/>
    <w:rsid w:val="003E2274"/>
    <w:rsid w:val="003E65A5"/>
    <w:rsid w:val="003F11BE"/>
    <w:rsid w:val="004059BA"/>
    <w:rsid w:val="00412F64"/>
    <w:rsid w:val="0042027F"/>
    <w:rsid w:val="004252C6"/>
    <w:rsid w:val="00433463"/>
    <w:rsid w:val="00437843"/>
    <w:rsid w:val="004416D7"/>
    <w:rsid w:val="00446967"/>
    <w:rsid w:val="00457DD8"/>
    <w:rsid w:val="004628EC"/>
    <w:rsid w:val="00480436"/>
    <w:rsid w:val="00482658"/>
    <w:rsid w:val="00486272"/>
    <w:rsid w:val="004A64A9"/>
    <w:rsid w:val="004B20FF"/>
    <w:rsid w:val="004B386B"/>
    <w:rsid w:val="004C1240"/>
    <w:rsid w:val="004D4E82"/>
    <w:rsid w:val="004E5C7A"/>
    <w:rsid w:val="004F4090"/>
    <w:rsid w:val="004F4C88"/>
    <w:rsid w:val="00506121"/>
    <w:rsid w:val="00512243"/>
    <w:rsid w:val="00526825"/>
    <w:rsid w:val="0053383E"/>
    <w:rsid w:val="00536619"/>
    <w:rsid w:val="00545426"/>
    <w:rsid w:val="005644F6"/>
    <w:rsid w:val="00567648"/>
    <w:rsid w:val="00567EC3"/>
    <w:rsid w:val="0057012A"/>
    <w:rsid w:val="0058193C"/>
    <w:rsid w:val="00587A3E"/>
    <w:rsid w:val="00587BA8"/>
    <w:rsid w:val="005C00D2"/>
    <w:rsid w:val="005D651A"/>
    <w:rsid w:val="005E0CB0"/>
    <w:rsid w:val="005E1406"/>
    <w:rsid w:val="005E7225"/>
    <w:rsid w:val="00600AF7"/>
    <w:rsid w:val="006063FB"/>
    <w:rsid w:val="00616CBB"/>
    <w:rsid w:val="00620EFD"/>
    <w:rsid w:val="006219EB"/>
    <w:rsid w:val="0062245F"/>
    <w:rsid w:val="00654747"/>
    <w:rsid w:val="0065656D"/>
    <w:rsid w:val="00661C72"/>
    <w:rsid w:val="0068687D"/>
    <w:rsid w:val="00694A3A"/>
    <w:rsid w:val="006A0E7B"/>
    <w:rsid w:val="006A6317"/>
    <w:rsid w:val="006B6434"/>
    <w:rsid w:val="006B73EA"/>
    <w:rsid w:val="006C397A"/>
    <w:rsid w:val="006D1170"/>
    <w:rsid w:val="006D6FFD"/>
    <w:rsid w:val="006D710D"/>
    <w:rsid w:val="006E2B3C"/>
    <w:rsid w:val="007036A2"/>
    <w:rsid w:val="007037F0"/>
    <w:rsid w:val="00705410"/>
    <w:rsid w:val="00705838"/>
    <w:rsid w:val="0071352F"/>
    <w:rsid w:val="00713C72"/>
    <w:rsid w:val="00722660"/>
    <w:rsid w:val="00723564"/>
    <w:rsid w:val="00727DD9"/>
    <w:rsid w:val="00733017"/>
    <w:rsid w:val="00744016"/>
    <w:rsid w:val="00751B6E"/>
    <w:rsid w:val="007539C3"/>
    <w:rsid w:val="00756B20"/>
    <w:rsid w:val="007616B6"/>
    <w:rsid w:val="00761D53"/>
    <w:rsid w:val="007654AC"/>
    <w:rsid w:val="0076613B"/>
    <w:rsid w:val="00781F6E"/>
    <w:rsid w:val="00785DA5"/>
    <w:rsid w:val="007A1540"/>
    <w:rsid w:val="007A155D"/>
    <w:rsid w:val="007A218F"/>
    <w:rsid w:val="007B6717"/>
    <w:rsid w:val="007B6CE9"/>
    <w:rsid w:val="007C1EBB"/>
    <w:rsid w:val="007C39A0"/>
    <w:rsid w:val="007E00C3"/>
    <w:rsid w:val="007F32C4"/>
    <w:rsid w:val="007F4A5F"/>
    <w:rsid w:val="00801085"/>
    <w:rsid w:val="00803B9D"/>
    <w:rsid w:val="00816378"/>
    <w:rsid w:val="00833D81"/>
    <w:rsid w:val="00836FA5"/>
    <w:rsid w:val="008530CF"/>
    <w:rsid w:val="00860F74"/>
    <w:rsid w:val="00861FE3"/>
    <w:rsid w:val="00864134"/>
    <w:rsid w:val="00871270"/>
    <w:rsid w:val="00886525"/>
    <w:rsid w:val="00893A32"/>
    <w:rsid w:val="008A2F95"/>
    <w:rsid w:val="008A44FC"/>
    <w:rsid w:val="008B2002"/>
    <w:rsid w:val="008B2704"/>
    <w:rsid w:val="008C002A"/>
    <w:rsid w:val="008D1D86"/>
    <w:rsid w:val="008E42F5"/>
    <w:rsid w:val="008E5272"/>
    <w:rsid w:val="009008F3"/>
    <w:rsid w:val="009070C4"/>
    <w:rsid w:val="00911182"/>
    <w:rsid w:val="009134C9"/>
    <w:rsid w:val="009137E2"/>
    <w:rsid w:val="0091618D"/>
    <w:rsid w:val="009171FD"/>
    <w:rsid w:val="00917660"/>
    <w:rsid w:val="009214C1"/>
    <w:rsid w:val="00932976"/>
    <w:rsid w:val="00947F12"/>
    <w:rsid w:val="0095001D"/>
    <w:rsid w:val="009502A4"/>
    <w:rsid w:val="00966196"/>
    <w:rsid w:val="00991322"/>
    <w:rsid w:val="00994218"/>
    <w:rsid w:val="009966E9"/>
    <w:rsid w:val="0099694F"/>
    <w:rsid w:val="009A491D"/>
    <w:rsid w:val="009D1BEF"/>
    <w:rsid w:val="009D27F6"/>
    <w:rsid w:val="009E6DC7"/>
    <w:rsid w:val="009F1127"/>
    <w:rsid w:val="009F3534"/>
    <w:rsid w:val="00A012EF"/>
    <w:rsid w:val="00A01EB8"/>
    <w:rsid w:val="00A03D38"/>
    <w:rsid w:val="00A11E61"/>
    <w:rsid w:val="00A24FD9"/>
    <w:rsid w:val="00A26917"/>
    <w:rsid w:val="00A40849"/>
    <w:rsid w:val="00A465ED"/>
    <w:rsid w:val="00A479D3"/>
    <w:rsid w:val="00A52AFB"/>
    <w:rsid w:val="00A56D08"/>
    <w:rsid w:val="00A6083F"/>
    <w:rsid w:val="00A8178D"/>
    <w:rsid w:val="00A91C88"/>
    <w:rsid w:val="00AE69B3"/>
    <w:rsid w:val="00AF4096"/>
    <w:rsid w:val="00B04FD3"/>
    <w:rsid w:val="00B174C8"/>
    <w:rsid w:val="00B26653"/>
    <w:rsid w:val="00B26786"/>
    <w:rsid w:val="00B27B85"/>
    <w:rsid w:val="00B36FAF"/>
    <w:rsid w:val="00B5054E"/>
    <w:rsid w:val="00B53D15"/>
    <w:rsid w:val="00B644CD"/>
    <w:rsid w:val="00B66EB0"/>
    <w:rsid w:val="00B74AFA"/>
    <w:rsid w:val="00B81AAE"/>
    <w:rsid w:val="00B845C7"/>
    <w:rsid w:val="00B921CC"/>
    <w:rsid w:val="00B936D1"/>
    <w:rsid w:val="00B9603A"/>
    <w:rsid w:val="00BA007C"/>
    <w:rsid w:val="00BA62DF"/>
    <w:rsid w:val="00BB270D"/>
    <w:rsid w:val="00BB2D68"/>
    <w:rsid w:val="00BC1F39"/>
    <w:rsid w:val="00BD548D"/>
    <w:rsid w:val="00BE25A1"/>
    <w:rsid w:val="00BF5A16"/>
    <w:rsid w:val="00C004ED"/>
    <w:rsid w:val="00C00CF9"/>
    <w:rsid w:val="00C12735"/>
    <w:rsid w:val="00C23155"/>
    <w:rsid w:val="00C2385C"/>
    <w:rsid w:val="00C25BE1"/>
    <w:rsid w:val="00C301F3"/>
    <w:rsid w:val="00C3568C"/>
    <w:rsid w:val="00C41691"/>
    <w:rsid w:val="00C523F6"/>
    <w:rsid w:val="00C76654"/>
    <w:rsid w:val="00C92F44"/>
    <w:rsid w:val="00C95D94"/>
    <w:rsid w:val="00CA4925"/>
    <w:rsid w:val="00CA6BA5"/>
    <w:rsid w:val="00CA70B9"/>
    <w:rsid w:val="00CB0340"/>
    <w:rsid w:val="00CB44D3"/>
    <w:rsid w:val="00CB711B"/>
    <w:rsid w:val="00CC79F3"/>
    <w:rsid w:val="00CD53DF"/>
    <w:rsid w:val="00CD77ED"/>
    <w:rsid w:val="00CF5BC4"/>
    <w:rsid w:val="00D05D05"/>
    <w:rsid w:val="00D12488"/>
    <w:rsid w:val="00D135F7"/>
    <w:rsid w:val="00D35242"/>
    <w:rsid w:val="00D36253"/>
    <w:rsid w:val="00D524B8"/>
    <w:rsid w:val="00D530FD"/>
    <w:rsid w:val="00D53242"/>
    <w:rsid w:val="00D62050"/>
    <w:rsid w:val="00D65DE4"/>
    <w:rsid w:val="00D667C4"/>
    <w:rsid w:val="00D73C64"/>
    <w:rsid w:val="00D754D2"/>
    <w:rsid w:val="00D86627"/>
    <w:rsid w:val="00D871AA"/>
    <w:rsid w:val="00D871C1"/>
    <w:rsid w:val="00D90184"/>
    <w:rsid w:val="00D942A2"/>
    <w:rsid w:val="00DA148D"/>
    <w:rsid w:val="00DA5574"/>
    <w:rsid w:val="00DD4154"/>
    <w:rsid w:val="00E105C3"/>
    <w:rsid w:val="00E12B46"/>
    <w:rsid w:val="00E12BC3"/>
    <w:rsid w:val="00E257A6"/>
    <w:rsid w:val="00E31D3E"/>
    <w:rsid w:val="00E359A0"/>
    <w:rsid w:val="00E410BD"/>
    <w:rsid w:val="00E43AFD"/>
    <w:rsid w:val="00E43F2C"/>
    <w:rsid w:val="00E45829"/>
    <w:rsid w:val="00E45E4D"/>
    <w:rsid w:val="00E56B3C"/>
    <w:rsid w:val="00E675D0"/>
    <w:rsid w:val="00E74EB0"/>
    <w:rsid w:val="00E76263"/>
    <w:rsid w:val="00E810E5"/>
    <w:rsid w:val="00E84BB3"/>
    <w:rsid w:val="00EA68FF"/>
    <w:rsid w:val="00EA789D"/>
    <w:rsid w:val="00EB32E1"/>
    <w:rsid w:val="00EB5AD4"/>
    <w:rsid w:val="00EB7F33"/>
    <w:rsid w:val="00EC0D55"/>
    <w:rsid w:val="00EC1335"/>
    <w:rsid w:val="00EC1705"/>
    <w:rsid w:val="00EC590D"/>
    <w:rsid w:val="00EC5F19"/>
    <w:rsid w:val="00EE0364"/>
    <w:rsid w:val="00EE0433"/>
    <w:rsid w:val="00EF02AF"/>
    <w:rsid w:val="00F0061E"/>
    <w:rsid w:val="00F00C2F"/>
    <w:rsid w:val="00F03B58"/>
    <w:rsid w:val="00F05E0A"/>
    <w:rsid w:val="00F13738"/>
    <w:rsid w:val="00F2513C"/>
    <w:rsid w:val="00F302B7"/>
    <w:rsid w:val="00F32E8A"/>
    <w:rsid w:val="00F3445C"/>
    <w:rsid w:val="00F345FB"/>
    <w:rsid w:val="00F41611"/>
    <w:rsid w:val="00F47CE4"/>
    <w:rsid w:val="00F504BF"/>
    <w:rsid w:val="00F62818"/>
    <w:rsid w:val="00F654FF"/>
    <w:rsid w:val="00F75B4A"/>
    <w:rsid w:val="00F75F0A"/>
    <w:rsid w:val="00F81FE5"/>
    <w:rsid w:val="00F827C5"/>
    <w:rsid w:val="00F83445"/>
    <w:rsid w:val="00F85E08"/>
    <w:rsid w:val="00F927E0"/>
    <w:rsid w:val="00FB0958"/>
    <w:rsid w:val="00FC4D19"/>
    <w:rsid w:val="00FD0982"/>
    <w:rsid w:val="00FD4F7C"/>
    <w:rsid w:val="00FE4515"/>
    <w:rsid w:val="00FF0F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29F5BB-6151-41C6-A6C0-36EA48992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C0E72"/>
    <w:pPr>
      <w:spacing w:after="0" w:line="480" w:lineRule="auto"/>
      <w:ind w:left="720" w:hanging="720"/>
    </w:pPr>
  </w:style>
  <w:style w:type="paragraph" w:styleId="ListParagraph">
    <w:name w:val="List Paragraph"/>
    <w:basedOn w:val="Normal"/>
    <w:uiPriority w:val="34"/>
    <w:qFormat/>
    <w:rsid w:val="00756B20"/>
    <w:pPr>
      <w:ind w:left="720"/>
      <w:contextualSpacing/>
    </w:pPr>
  </w:style>
  <w:style w:type="paragraph" w:styleId="Header">
    <w:name w:val="header"/>
    <w:basedOn w:val="Normal"/>
    <w:link w:val="HeaderChar"/>
    <w:uiPriority w:val="99"/>
    <w:unhideWhenUsed/>
    <w:rsid w:val="00E84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4BB3"/>
  </w:style>
  <w:style w:type="paragraph" w:styleId="Footer">
    <w:name w:val="footer"/>
    <w:basedOn w:val="Normal"/>
    <w:link w:val="FooterChar"/>
    <w:uiPriority w:val="99"/>
    <w:unhideWhenUsed/>
    <w:rsid w:val="00E84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4BB3"/>
  </w:style>
  <w:style w:type="character" w:styleId="CommentReference">
    <w:name w:val="annotation reference"/>
    <w:basedOn w:val="DefaultParagraphFont"/>
    <w:uiPriority w:val="99"/>
    <w:semiHidden/>
    <w:unhideWhenUsed/>
    <w:rsid w:val="00C12735"/>
    <w:rPr>
      <w:sz w:val="16"/>
      <w:szCs w:val="16"/>
    </w:rPr>
  </w:style>
  <w:style w:type="paragraph" w:styleId="CommentText">
    <w:name w:val="annotation text"/>
    <w:basedOn w:val="Normal"/>
    <w:link w:val="CommentTextChar"/>
    <w:uiPriority w:val="99"/>
    <w:semiHidden/>
    <w:unhideWhenUsed/>
    <w:rsid w:val="00C12735"/>
    <w:pPr>
      <w:spacing w:line="240" w:lineRule="auto"/>
    </w:pPr>
    <w:rPr>
      <w:sz w:val="20"/>
      <w:szCs w:val="20"/>
    </w:rPr>
  </w:style>
  <w:style w:type="character" w:customStyle="1" w:styleId="CommentTextChar">
    <w:name w:val="Comment Text Char"/>
    <w:basedOn w:val="DefaultParagraphFont"/>
    <w:link w:val="CommentText"/>
    <w:uiPriority w:val="99"/>
    <w:semiHidden/>
    <w:rsid w:val="00C12735"/>
    <w:rPr>
      <w:sz w:val="20"/>
      <w:szCs w:val="20"/>
    </w:rPr>
  </w:style>
  <w:style w:type="paragraph" w:styleId="CommentSubject">
    <w:name w:val="annotation subject"/>
    <w:basedOn w:val="CommentText"/>
    <w:next w:val="CommentText"/>
    <w:link w:val="CommentSubjectChar"/>
    <w:uiPriority w:val="99"/>
    <w:semiHidden/>
    <w:unhideWhenUsed/>
    <w:rsid w:val="00C12735"/>
    <w:rPr>
      <w:b/>
      <w:bCs/>
    </w:rPr>
  </w:style>
  <w:style w:type="character" w:customStyle="1" w:styleId="CommentSubjectChar">
    <w:name w:val="Comment Subject Char"/>
    <w:basedOn w:val="CommentTextChar"/>
    <w:link w:val="CommentSubject"/>
    <w:uiPriority w:val="99"/>
    <w:semiHidden/>
    <w:rsid w:val="00C12735"/>
    <w:rPr>
      <w:b/>
      <w:bCs/>
      <w:sz w:val="20"/>
      <w:szCs w:val="20"/>
    </w:rPr>
  </w:style>
  <w:style w:type="paragraph" w:styleId="BalloonText">
    <w:name w:val="Balloon Text"/>
    <w:basedOn w:val="Normal"/>
    <w:link w:val="BalloonTextChar"/>
    <w:uiPriority w:val="99"/>
    <w:semiHidden/>
    <w:unhideWhenUsed/>
    <w:rsid w:val="00C127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7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86A4D-11D5-41B0-B7F5-11B6B6AD9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8893</Words>
  <Characters>164696</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MMU</Company>
  <LinksUpToDate>false</LinksUpToDate>
  <CharactersWithSpaces>19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ona Mukhuty</dc:creator>
  <cp:keywords/>
  <dc:description/>
  <cp:lastModifiedBy>Arvind Upadhyay</cp:lastModifiedBy>
  <cp:revision>2</cp:revision>
  <dcterms:created xsi:type="dcterms:W3CDTF">2021-01-26T17:54:00Z</dcterms:created>
  <dcterms:modified xsi:type="dcterms:W3CDTF">2021-01-2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13kO7i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